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941B56" w14:textId="401702C3" w:rsidR="004527F1" w:rsidRDefault="004527F1" w:rsidP="00521603">
      <w:pPr>
        <w:pStyle w:val="Heading1"/>
      </w:pPr>
      <w:r>
        <w:t>Rethinking Big Data in Digital Humanitarianism: Practices, Epistemologies, and Social Relations</w:t>
      </w:r>
    </w:p>
    <w:p w14:paraId="6DF1BF28" w14:textId="6E3F5059" w:rsidR="00521603" w:rsidRDefault="00521603" w:rsidP="00521603">
      <w:pPr>
        <w:pStyle w:val="Heading1"/>
      </w:pPr>
      <w:r>
        <w:t>Introduction</w:t>
      </w:r>
    </w:p>
    <w:p w14:paraId="585DC609" w14:textId="663BF123" w:rsidR="00400DAE" w:rsidRDefault="00075FB4" w:rsidP="00632D0B">
      <w:pPr>
        <w:pStyle w:val="Normal1"/>
      </w:pPr>
      <w:r w:rsidRPr="00026785">
        <w:t xml:space="preserve">With the advent of </w:t>
      </w:r>
      <w:r w:rsidR="00196523">
        <w:t xml:space="preserve">Big Data, </w:t>
      </w:r>
      <w:r w:rsidRPr="00026785">
        <w:t xml:space="preserve">crowdsourcing, and </w:t>
      </w:r>
      <w:r w:rsidR="00BB112C">
        <w:t xml:space="preserve">the </w:t>
      </w:r>
      <w:r>
        <w:t>geoweb</w:t>
      </w:r>
      <w:r w:rsidRPr="00026785">
        <w:t xml:space="preserve">, </w:t>
      </w:r>
      <w:r w:rsidR="00BB1BAA" w:rsidRPr="00196523">
        <w:rPr>
          <w:i/>
        </w:rPr>
        <w:t>digital humanitarian</w:t>
      </w:r>
      <w:r w:rsidR="00BB1BAA">
        <w:rPr>
          <w:i/>
        </w:rPr>
        <w:t>ism</w:t>
      </w:r>
      <w:r w:rsidR="00BB1BAA" w:rsidRPr="00026785">
        <w:t xml:space="preserve"> </w:t>
      </w:r>
      <w:r w:rsidRPr="00026785">
        <w:t>has taken off in humanitarian practice, with some promising that</w:t>
      </w:r>
      <w:r w:rsidR="00CE7F8F">
        <w:t xml:space="preserve"> traditional</w:t>
      </w:r>
      <w:r w:rsidRPr="00026785">
        <w:t xml:space="preserve"> humanitariani</w:t>
      </w:r>
      <w:r w:rsidR="00475FE7">
        <w:t>sm has now been “revolutionized”</w:t>
      </w:r>
      <w:r w:rsidRPr="00026785">
        <w:t xml:space="preserve"> </w:t>
      </w:r>
      <w:r w:rsidR="00475FE7">
        <w:fldChar w:fldCharType="begin"/>
      </w:r>
      <w:r w:rsidR="00A320BB">
        <w:instrText xml:space="preserve"> ADDIN ZOTERO_ITEM CSL_CITATION {"citationID":"20LVdzAO","properties":{"formattedCitation":"(Meier 2012a)","plainCitation":"(Meier 2012a)"},"citationItems":[{"id":2318,"uris":["http://zotero.org/users/34645/items/NK2BUPVC"],"uri":["http://zotero.org/users/34645/items/NK2BUPVC"],"itemData":{"id":2318,"type":"article-journal","title":"Crisis Mapping in Action: How Open Source Software and Global Volunteer Networks Are Changing the World, One Map at a Time","container-title":"Journal of Map &amp; Geography Libraries: Advances in Geospatial Information, Collections &amp; Archives","page":"89-100","volume":"8","issue":"2","author":[{"family":"Meier","given":"Patrick"}],"issued":{"date-parts":[["2012"]]}}}],"schema":"https://github.com/citation-style-language/schema/raw/master/csl-citation.json"} </w:instrText>
      </w:r>
      <w:r w:rsidR="00475FE7">
        <w:fldChar w:fldCharType="separate"/>
      </w:r>
      <w:r w:rsidR="00A320BB" w:rsidRPr="00A320BB">
        <w:t>(Meier 2012a)</w:t>
      </w:r>
      <w:r w:rsidR="00475FE7">
        <w:fldChar w:fldCharType="end"/>
      </w:r>
      <w:r w:rsidRPr="00026785">
        <w:t>.</w:t>
      </w:r>
      <w:r w:rsidR="00196523">
        <w:t xml:space="preserve"> </w:t>
      </w:r>
      <w:r w:rsidR="00BB1BAA">
        <w:t>D</w:t>
      </w:r>
      <w:r w:rsidR="004A7FDC">
        <w:t>igital humanitarianism</w:t>
      </w:r>
      <w:r w:rsidR="00CE7F8F">
        <w:t xml:space="preserve"> can be conceptualized as </w:t>
      </w:r>
      <w:r w:rsidR="009E4C10">
        <w:t>“</w:t>
      </w:r>
      <w:r w:rsidR="009E4C10" w:rsidRPr="009E4C10">
        <w:t>the enacting of social and institutional networks, technologies, and practices that enable large, unrestricted numbers of remote and on-the-ground individuals to collaborate on humanitarian management through digital technologies</w:t>
      </w:r>
      <w:r w:rsidR="009E4C10">
        <w:t xml:space="preserve">” </w:t>
      </w:r>
      <w:r w:rsidR="009E4C10">
        <w:fldChar w:fldCharType="begin"/>
      </w:r>
      <w:r w:rsidR="00C21CB8">
        <w:instrText xml:space="preserve"> ADDIN ZOTERO_ITEM CSL_CITATION {"citationID":"QU7C1mWM","properties":{"formattedCitation":"(Burns 2014)","plainCitation":"(Burns 2014)"},"citationItems":[{"id":789,"uris":["http://zotero.org/users/34645/items/839VHQVW"],"uri":["http://zotero.org/users/34645/items/839VHQVW"],"itemData":{"id":789,"type":"article-journal","title":"Moments of Closure in the Knowledge Politics of Digital Humanitarianism","container-title":"Geoforum","page":"51-62","volume":"53","note":"Cited by 0000","author":[{"family":"Burns","given":"Ryan"}],"issued":{"date-parts":[["2014"]]}}}],"schema":"https://github.com/citation-style-language/schema/raw/master/csl-citation.json"} </w:instrText>
      </w:r>
      <w:r w:rsidR="009E4C10">
        <w:fldChar w:fldCharType="separate"/>
      </w:r>
      <w:r w:rsidR="00C21CB8" w:rsidRPr="00C21CB8">
        <w:t>(Burns 2014)</w:t>
      </w:r>
      <w:r w:rsidR="009E4C10">
        <w:fldChar w:fldCharType="end"/>
      </w:r>
      <w:r w:rsidR="004A7FDC">
        <w:t xml:space="preserve">. </w:t>
      </w:r>
      <w:r w:rsidR="00400DAE">
        <w:t xml:space="preserve">It consists of organizations like the Standby Task Force, the Humanitarian </w:t>
      </w:r>
      <w:proofErr w:type="spellStart"/>
      <w:r w:rsidR="00400DAE">
        <w:t>OpenStreetMap</w:t>
      </w:r>
      <w:proofErr w:type="spellEnd"/>
      <w:r w:rsidR="00400DAE">
        <w:t xml:space="preserve"> Team, and the Digital Humanitarian Network, digital communities which </w:t>
      </w:r>
      <w:r w:rsidR="006F4C66">
        <w:t>produce</w:t>
      </w:r>
      <w:r w:rsidR="00400DAE">
        <w:t xml:space="preserve"> </w:t>
      </w:r>
      <w:r w:rsidR="006F4C66">
        <w:t xml:space="preserve">and </w:t>
      </w:r>
      <w:r w:rsidR="00400DAE">
        <w:t>process hu</w:t>
      </w:r>
      <w:r w:rsidR="006F4C66">
        <w:t>manitarian data in platforms such as Ushahidi,</w:t>
      </w:r>
      <w:r w:rsidR="00400DAE">
        <w:t xml:space="preserve"> </w:t>
      </w:r>
      <w:proofErr w:type="spellStart"/>
      <w:r w:rsidR="00400DAE">
        <w:t>OpenStreetMap</w:t>
      </w:r>
      <w:proofErr w:type="spellEnd"/>
      <w:r w:rsidR="006F4C66">
        <w:t xml:space="preserve">, </w:t>
      </w:r>
      <w:proofErr w:type="spellStart"/>
      <w:r w:rsidR="002D7A06">
        <w:t>Tomnod</w:t>
      </w:r>
      <w:proofErr w:type="spellEnd"/>
      <w:r w:rsidR="002D7A06">
        <w:t xml:space="preserve">, </w:t>
      </w:r>
      <w:r w:rsidR="006F4C66">
        <w:t xml:space="preserve">and </w:t>
      </w:r>
      <w:proofErr w:type="spellStart"/>
      <w:r w:rsidR="006F4C66">
        <w:t>Sahana</w:t>
      </w:r>
      <w:proofErr w:type="spellEnd"/>
      <w:r w:rsidR="006F4C66">
        <w:t xml:space="preserve">. These groups often synthesize information from multiple sources – social media, </w:t>
      </w:r>
      <w:r w:rsidR="002C1871">
        <w:t xml:space="preserve">Short Message System (SMS; colloquially, “text messages”), aerial photography, </w:t>
      </w:r>
      <w:r w:rsidR="006351CA">
        <w:t>and more traditional spatial databases.</w:t>
      </w:r>
    </w:p>
    <w:p w14:paraId="20832E26" w14:textId="5204B14D" w:rsidR="006B7C1E" w:rsidRDefault="00F215BA" w:rsidP="00632D0B">
      <w:pPr>
        <w:pStyle w:val="Normal1"/>
      </w:pPr>
      <w:r>
        <w:t>Such d</w:t>
      </w:r>
      <w:r w:rsidR="004A7FDC">
        <w:t>igital humanitarian innovations</w:t>
      </w:r>
      <w:r w:rsidR="009E4C10">
        <w:t xml:space="preserve"> ha</w:t>
      </w:r>
      <w:r w:rsidR="004A7FDC">
        <w:t>ve</w:t>
      </w:r>
      <w:r w:rsidR="009E4C10">
        <w:t xml:space="preserve"> enabled incorporating </w:t>
      </w:r>
      <w:r w:rsidR="004A7FDC">
        <w:t>massive</w:t>
      </w:r>
      <w:r w:rsidR="006351CA">
        <w:t>, unstructured</w:t>
      </w:r>
      <w:r w:rsidR="004A7FDC">
        <w:t xml:space="preserve"> </w:t>
      </w:r>
      <w:r w:rsidR="009E4C10">
        <w:t xml:space="preserve">datasets – what </w:t>
      </w:r>
      <w:r w:rsidR="004A7FDC">
        <w:t>some have called “Big Data”</w:t>
      </w:r>
      <w:r w:rsidR="00475FE7">
        <w:t xml:space="preserve"> </w:t>
      </w:r>
      <w:r w:rsidR="00475FE7">
        <w:fldChar w:fldCharType="begin"/>
      </w:r>
      <w:r w:rsidR="008E69DD">
        <w:instrText xml:space="preserve"> ADDIN ZOTERO_ITEM CSL_CITATION {"citationID":"v3FCzhCL","properties":{"formattedCitation":"{\\rtf (Howe 2006; Lohr 2013; Mayer-Sch\\uc0\\u246{}nberger and Cukier 2013)}","plainCitation":"(Howe 2006; Lohr 2013; Mayer-Schönberger and Cukier 2013)"},"citationItems":[{"id":3231,"uris":["http://zotero.org/users/34645/items/G5P8ZVEN"],"uri":["http://zotero.org/users/34645/items/G5P8ZVEN"],"itemData":{"id":3231,"type":"webpage","title":"The Rise of Crowdsourcing","container-title":"Wired","URL":"http://www.wired.com/wired/archive/14.06/crowds_pr.html","author":[{"family":"Howe","given":"Jeff"}],"issued":{"date-parts":[["2006"]]},"accessed":{"date-parts":[["2013",5,10]]}}},{"id":2703,"uris":["http://zotero.org/users/34645/items/WGF2AHCB"],"uri":["http://zotero.org/users/34645/items/WGF2AHCB"],"itemData":{"id":2703,"type":"webpage","title":"The Origins of 'Big Data': An Etymological Detective Story","container-title":"Bits Blog","URL":"http://bits.blogs.nytimes.com/2013/02/01/the-origins-of-big-data-an-etymological-detective-story/?_r=0","note":"Cited by 0000","author":[{"family":"Lohr","given":"Steve"}],"issued":{"date-parts":[["2013"]]},"accessed":{"date-parts":[["2013",9,10]]}}},{"id":3079,"uris":["http://zotero.org/users/34645/items/TEJH36JP"],"uri":["http://zotero.org/users/34645/items/TEJH36JP"],"itemData":{"id":3079,"type":"book","title":"Big Data: A Revolution That Will Transform How We Live, Work, and Think","publisher":"Houghton Mifflin Harcourt Publishing Company","publisher-place":"New York","event-place":"New York","author":[{"family":"Mayer-Schönberger","given":"V"},{"family":"Cukier","given":"K"}],"issued":{"date-parts":[["2013"]]}}}],"schema":"https://github.com/citation-style-language/schema/raw/master/csl-citation.json"} </w:instrText>
      </w:r>
      <w:r w:rsidR="00475FE7">
        <w:fldChar w:fldCharType="separate"/>
      </w:r>
      <w:r w:rsidR="008E69DD" w:rsidRPr="002C2091">
        <w:rPr>
          <w:szCs w:val="24"/>
        </w:rPr>
        <w:t>(Howe 2006; Lohr 2013; Mayer-Schönberger and Cukier 2013)</w:t>
      </w:r>
      <w:r w:rsidR="00475FE7">
        <w:fldChar w:fldCharType="end"/>
      </w:r>
      <w:r w:rsidR="004A7FDC">
        <w:t xml:space="preserve"> – into </w:t>
      </w:r>
      <w:r w:rsidR="00AD539C">
        <w:t xml:space="preserve">humanitarian interventions, and this incorporation has been </w:t>
      </w:r>
      <w:r w:rsidR="00850693">
        <w:t>welcomed as forward progress for the field.</w:t>
      </w:r>
      <w:r w:rsidR="004A7FDC">
        <w:t xml:space="preserve"> </w:t>
      </w:r>
      <w:r w:rsidR="00AD539C">
        <w:t xml:space="preserve">Indeed, </w:t>
      </w:r>
      <w:r w:rsidR="00EC024B">
        <w:t xml:space="preserve">over the last year </w:t>
      </w:r>
      <w:r w:rsidR="00AD539C">
        <w:t xml:space="preserve">seminal reports have been </w:t>
      </w:r>
      <w:r w:rsidR="002867C2">
        <w:t>published by the formal humanitarian sector</w:t>
      </w:r>
      <w:r w:rsidR="00AD539C">
        <w:t xml:space="preserve"> that laud the promise of Big Data within digital humanitarianism</w:t>
      </w:r>
      <w:r w:rsidR="0077097E">
        <w:t xml:space="preserve"> </w:t>
      </w:r>
      <w:r w:rsidR="0077097E">
        <w:fldChar w:fldCharType="begin"/>
      </w:r>
      <w:r w:rsidR="00DC2832">
        <w:instrText xml:space="preserve"> ADDIN ZOTERO_ITEM CSL_CITATION {"citationID":"Puf5HTQS","properties":{"formattedCitation":"{\\rtf (Letouz\\uc0\\u233{} 2012; UN OCHA 2013)}","plainCitation":"(Letouzé 2012; UN OCHA 2013)"},"citationItems":[{"id":2418,"uris":["http://zotero.org/users/34645/items/D9ZAB844"],"uri":["http://zotero.org/users/34645/items/D9ZAB844"],"itemData":{"id":2418,"type":"article-journal","title":"Big Data for Development: Challenges &amp; Opportunities","container-title":"UN Global Pulse","page":"47","abstract":"Innovations in technology and greater affordability of digital devices have presided over today’s Age of Big Data, an umbrella term for the explosion in the quantity and diversity of high frequency digital data. These data hold the potential—as yet largely untapped— to allow decision makers to track development progress, improve social protection, and understand where existing policies and programmes require adjustment.\n\nTurning Big Data—call logs, mobile-banking transactions, online user-generated content such as blog posts and Tweets, online searches, satellite images, etc.—into actionable information requires using computational techniques to unveil trends and patterns within and between these extremely large socioeconomic datasets. New insights gleaned from such data mining should complement official statistics, survey data, and information generated by Early Warning Systems, adding depth and nuances on human behaviours and experiences—and doing so in real time, thereby narrowing both information and time gaps.\n\nWith the promise come questions about the analytical value and thus policy relevance of this data—including concerns over the relevance of the data in developing country contexts, its representativeness, its reliability—as well as the overarching privacy issues of utilising personal data. This paper does not offer a grand theory of technology-driven social change in the Big Data era. Rather it aims to delineate the main concerns and challenges raised by “Big Data for Development” as concretely and openly as  possible, and to suggest ways to address at least a few aspects of each. It is important to recognise that Big Data and real-time analytics are no modern panacea for age-old development challenges. That said, the diffusion of data science to the realm of international development nevertheless constitutes a genuine opportunity to bring powerful new tools to the fight against poverty, hunger and disease.","call-number":"0000","note":"May","shortTitle":"Big Data for Development: Challenges &amp; Opportunities","author":[{"family":"Letouzé","given":"Emmanuel"}],"issued":{"date-parts":[["2012",5]]}}},{"id":2843,"uris":["http://zotero.org/users/34645/items/4CA9CU6G"],"uri":["http://zotero.org/users/34645/items/4CA9CU6G"],"itemData":{"id":2843,"type":"report","title":"Humanitarianism in the Network Age","collection-title":"OCHA Policy and Studies Series","publisher":"UN Office for the Coordination of Humanitarian Affairs","URL":"https://ochanet.unocha.org/p/Documents/WEB Humanitarianism in the Network Age vF single.pdf","call-number":"0000","author":[{"family":"United Nations Office for the Coordination of Humanitarian Affairs","given":""}],"issued":{"date-parts":[["2013"]]},"accessed":{"date-parts":[["2013",4,15]]}},"suppress-author":true,"prefix":"UN OCHA"}],"schema":"https://github.com/citation-style-language/schema/raw/master/csl-citation.json"} </w:instrText>
      </w:r>
      <w:r w:rsidR="0077097E">
        <w:fldChar w:fldCharType="separate"/>
      </w:r>
      <w:r w:rsidR="0077097E" w:rsidRPr="0077097E">
        <w:rPr>
          <w:szCs w:val="24"/>
        </w:rPr>
        <w:t>(Letouzé 2012; UN OCHA 2013)</w:t>
      </w:r>
      <w:r w:rsidR="0077097E">
        <w:fldChar w:fldCharType="end"/>
      </w:r>
      <w:r w:rsidR="00AD539C">
        <w:t xml:space="preserve">. </w:t>
      </w:r>
      <w:r w:rsidR="003365AF">
        <w:t>In</w:t>
      </w:r>
      <w:r w:rsidR="003365AF" w:rsidRPr="00026785">
        <w:t xml:space="preserve"> </w:t>
      </w:r>
      <w:r w:rsidR="00075FB4" w:rsidRPr="00026785">
        <w:t xml:space="preserve">these </w:t>
      </w:r>
      <w:proofErr w:type="gramStart"/>
      <w:r w:rsidR="00075FB4" w:rsidRPr="00026785">
        <w:t>conversations</w:t>
      </w:r>
      <w:proofErr w:type="gramEnd"/>
      <w:r w:rsidR="00075FB4" w:rsidRPr="00026785">
        <w:t xml:space="preserve">, Big Data </w:t>
      </w:r>
      <w:r w:rsidR="00322D34">
        <w:t>is heralded under discourses of increased speed and efficiency,</w:t>
      </w:r>
      <w:r w:rsidR="00EC024B">
        <w:t xml:space="preserve"> inclusivity, and actionable information</w:t>
      </w:r>
      <w:r w:rsidR="006B7C1E">
        <w:t>. H</w:t>
      </w:r>
      <w:r w:rsidR="00075FB4" w:rsidRPr="00026785">
        <w:t xml:space="preserve">umanitarianism as we know it, according to these accounts, </w:t>
      </w:r>
      <w:r w:rsidR="00EC024B">
        <w:t xml:space="preserve">is likely to be </w:t>
      </w:r>
      <w:r w:rsidR="00075FB4" w:rsidRPr="00026785">
        <w:t xml:space="preserve">permanently dislodged from its </w:t>
      </w:r>
      <w:r w:rsidR="00EC024B">
        <w:rPr>
          <w:i/>
        </w:rPr>
        <w:t xml:space="preserve">modus </w:t>
      </w:r>
      <w:r w:rsidR="00EC024B" w:rsidRPr="00EC024B">
        <w:rPr>
          <w:i/>
        </w:rPr>
        <w:t>operandi</w:t>
      </w:r>
      <w:r w:rsidR="00EC024B">
        <w:rPr>
          <w:i/>
        </w:rPr>
        <w:t xml:space="preserve"> </w:t>
      </w:r>
      <w:r w:rsidR="00DC2832">
        <w:t xml:space="preserve">through modernization </w:t>
      </w:r>
      <w:r w:rsidR="00DC2832">
        <w:fldChar w:fldCharType="begin"/>
      </w:r>
      <w:r w:rsidR="00DC2832">
        <w:instrText xml:space="preserve"> ADDIN ZOTERO_ITEM CSL_CITATION {"citationID":"TLL58BK5","properties":{"formattedCitation":"(Olafsson 2012)","plainCitation":"(Olafsson 2012)"},"citationItems":[{"id":2376,"uris":["http://zotero.org/users/34645/items/HQ5IB3H4"],"uri":["http://zotero.org/users/34645/items/HQ5IB3H4"],"itemData":{"id":2376,"type":"report","title":"Humanitarian Response in the Age of Mass Collaboration and Networked Intelligence","collection-title":"Connecting Grassroots to Government for Disaster Management","publisher":"Woodrow Wilson International Center for Scholars","publisher-place":"Washington, D.C.","event-place":"Washington, D.C.","URL":"http://wilsoncenter.org/sites/default/files/VisionfortheFuture_PositionPaper_0.pdf","author":[{"family":"Olafsson","given":"Gisli"}],"issued":{"date-parts":[["2012"]]},"accessed":{"date-parts":[["2013",2,8]]}}}],"schema":"https://github.com/citation-style-language/schema/raw/master/csl-citation.json"} </w:instrText>
      </w:r>
      <w:r w:rsidR="00DC2832">
        <w:fldChar w:fldCharType="separate"/>
      </w:r>
      <w:r w:rsidR="00DC2832" w:rsidRPr="00DC2832">
        <w:t>(Olafsson 2012)</w:t>
      </w:r>
      <w:r w:rsidR="00DC2832">
        <w:fldChar w:fldCharType="end"/>
      </w:r>
      <w:r w:rsidR="006B7C1E">
        <w:t>.</w:t>
      </w:r>
    </w:p>
    <w:p w14:paraId="638E2A57" w14:textId="14029C5F" w:rsidR="00075FB4" w:rsidRDefault="00E10D57" w:rsidP="00632D0B">
      <w:pPr>
        <w:pStyle w:val="Normal1"/>
      </w:pPr>
      <w:r>
        <w:t xml:space="preserve">These optimistic narratives stand in tension with critical geographic scholarship, both around information technologies and around humanitarianism. </w:t>
      </w:r>
      <w:r w:rsidR="007D2470">
        <w:t>Borrowing principles from critical GIS, technologies can be seen to embody social norms and values</w:t>
      </w:r>
      <w:r w:rsidR="002223F7">
        <w:t xml:space="preserve"> </w:t>
      </w:r>
      <w:r w:rsidR="002223F7">
        <w:fldChar w:fldCharType="begin"/>
      </w:r>
      <w:r w:rsidR="002223F7">
        <w:instrText xml:space="preserve"> ADDIN ZOTERO_ITEM CSL_CITATION {"citationID":"wkCCj2HM","properties":{"formattedCitation":"(Schuurman 2000; Sheppard 2005)","plainCitation":"(Schuurman 2000; Sheppard 2005)"},"citationItems":[{"id":157,"uris":["http://zotero.org/users/34645/items/656USWU6"],"uri":["http://zotero.org/users/34645/items/656USWU6"],"itemData":{"id":157,"type":"article-journal","title":"Trouble in the heartland: GIS and its critics in the 1990s","container-title":"Progress in Human Geography","page":"569-590","volume":"24","issue":"4","abstract":"GIS eased into geography without much discord until the 1990s, when a flurry of commentaries about the relative merits of GIS made their way into a number of geographic journals. The ensuing decade was marked by varying degrees of friction between GIS practitioners and their critics in human geography. Despite the methodological chasm between the two groups, little discussion of the implications of these differences has ensued. This article fills that gap with a historiographic examination of critiques of GIS. Critiques of GIS are organized into three waves or periods, each characterized by distinct arguments. The first wave, from 1990 to 1994, was marked by the intensity of debate as well as an emphasis on positivism. By 1995, the conversation waned as the number of critics grew, while GIS practitioners increasingly declined comment. This second wave marked the initiation of a greater degree of co-operation between GIS scholars and their critics, however. With the inception of the National Center for Geographic Information Analysis (NCGIA) Initiative 19, intended to study the social effects of GIS, many critics began to work closely with their peers in GIS. In the third wave, critiques of GIS expressed a greater commitment to the technology. Throughout the decade, debates about the technology shifted from simple attacks on positivism to incorporating more subtle analyses of the effects of the technology. These critiques have had considerable effect on the academic GIS community but are presently constrained by limited communication with GIS practitioners because of the absence of a common vocabulary. I argue that, if critiques of GIS are to be effective, they must find a way to address GIS researchers, using the language and conceptual framework of the discipline.","DOI":"Article","ISSN":"03091325","author":[{"family":"Schuurman","given":"Nadine"}],"issued":{"date-parts":[["2000"]]}}},{"id":625,"uris":["http://zotero.org/users/34645/items/US44NBXB"],"uri":["http://zotero.org/users/34645/items/US44NBXB"],"itemData":{"id":625,"type":"article-journal","title":"Knowledge production through critical GIS: genealogy and prospects","container-title":"Cartographica: The International Journal for Geographic Information and Geovisualization","page":"5–21","volume":"40","issue":"4","source":"Google Scholar","ISSN":"0317-7173","shortTitle":"Knowledge production through critical GIS","author":[{"family":"Sheppard","given":"Eric"}],"issued":{"date-parts":[["2005"]]}}}],"schema":"https://github.com/citation-style-language/schema/raw/master/csl-citation.json"} </w:instrText>
      </w:r>
      <w:r w:rsidR="002223F7">
        <w:fldChar w:fldCharType="separate"/>
      </w:r>
      <w:r w:rsidR="002223F7" w:rsidRPr="007D2470">
        <w:t>(Schuurman 2000; Sheppard 2005)</w:t>
      </w:r>
      <w:r w:rsidR="002223F7">
        <w:fldChar w:fldCharType="end"/>
      </w:r>
      <w:r w:rsidR="007D2470">
        <w:t xml:space="preserve">, often reinforcing extant power dynamics and social inequalities rather than disrupting them. Humanitarianism likewise has been critiqued as a social relation that often privileges, both discursively and materially, the global North </w:t>
      </w:r>
      <w:r w:rsidR="007D2470">
        <w:fldChar w:fldCharType="begin"/>
      </w:r>
      <w:r w:rsidR="00EE72BB">
        <w:instrText xml:space="preserve"> ADDIN ZOTERO_ITEM CSL_CITATION {"citationID":"CTUvKbVK","properties":{"formattedCitation":"(Hyndman 2009; Polman 2010; Weizman 2012)","plainCitation":"(Hyndman 2009; Polman 2010; Weizman 2012)"},"citationItems":[{"id":2334,"uris":["http://zotero.org/users/34645/items/QZUAANWR"],"uri":["http://zotero.org/users/34645/items/QZUAANWR"],"itemData":{"id":2334,"type":"article-journal","title":"Acts of Aid: Neoliberalism in a War Zone","container-title":"Antipode","page":"867-889","volume":"41","issue":"5","call-number":"0000","author":[{"family":"Hyndman","given":"Jennifer"}],"issued":{"date-parts":[["2009"]]}}},{"id":159,"uris":["http://zotero.org/users/34645/items/6FN69Z2W"],"uri":["http://zotero.org/users/34645/items/6FN69Z2W"],"itemData":{"id":159,"type":"book","title":"The Crisis Caravan: What's Wrong with Humanitarian Aid?","publisher":"Metropolitan Books","source":"Google Scholar","shortTitle":"The Crisis Caravan","author":[{"family":"Polman","given":"L."}],"issued":{"date-parts":[["2010"]]}}},{"id":2329,"uris":["http://zotero.org/users/34645/items/TIKVWHVT"],"uri":["http://zotero.org/users/34645/items/TIKVWHVT"],"itemData":{"id":2329,"type":"book","title":"The Least of All Possible Evils: Humanitarian Violence from Arendt to Gaza","publisher":"Verso Books","publisher-place":"New York","event-place":"New York","call-number":"0000","author":[{"family":"Weizman","given":"Eyal"}],"issued":{"date-parts":[["2012"]]}}}],"schema":"https://github.com/citation-style-language/schema/raw/master/csl-citation.json"} </w:instrText>
      </w:r>
      <w:r w:rsidR="007D2470">
        <w:fldChar w:fldCharType="separate"/>
      </w:r>
      <w:r w:rsidR="00EE72BB" w:rsidRPr="00EE72BB">
        <w:t>(Hyndman 2009; Polman 2010; Weizman 2012)</w:t>
      </w:r>
      <w:r w:rsidR="007D2470">
        <w:fldChar w:fldCharType="end"/>
      </w:r>
      <w:r w:rsidR="007D2470">
        <w:t xml:space="preserve">. </w:t>
      </w:r>
      <w:r w:rsidR="00CD0E63">
        <w:t xml:space="preserve">Moreover, Big Data </w:t>
      </w:r>
      <w:r w:rsidR="005C4B50">
        <w:t xml:space="preserve">has recently been the focus of critical inquiry, with some seeking to discern the limits of what can be known through this medium </w:t>
      </w:r>
      <w:r w:rsidR="005C4B50">
        <w:fldChar w:fldCharType="begin"/>
      </w:r>
      <w:r w:rsidR="00AD084F">
        <w:instrText xml:space="preserve"> ADDIN ZOTERO_ITEM CSL_CITATION {"citationID":"TmC9JBUj","properties":{"formattedCitation":"(Barnes 2013; boyd and Crawford 2012; Crawford 2013; Haklay 2013; Thatcher 2014)","plainCitation":"(Barnes 2013; boyd and Crawford 2012; Crawford 2013; Haklay 2013; Thatcher 2014)"},"citationItems":[{"id":3066,"uris":["http://zotero.org/users/34645/items/QWBAK2HA"],"uri":["http://zotero.org/users/34645/items/QWBAK2HA"],"itemData":{"id":3066,"type":"article-journal","title":"Big Data, Little History","container-title":"Dialogues in Human Geography","page":"297-302","volume":"3","author":[{"family":"Barnes","given":"Trevor"}],"issued":{"date-parts":[["2013"]]}}},{"id":2311,"uris":["http://zotero.org/users/34645/items/CIXTTJB4"],"uri":["http://zotero.org/users/34645/items/CIXTTJB4"],"itemData":{"id":2311,"type":"article-journal","title":"Critical Questions for Big Data: Provocations for a cultural, technological, and scholarly phenomenon","container-title":"Information, Communication &amp; Society","page":"662-679","volume":"15","issue":"5","source":"Taylor&amp;Francis","abstract":"The era of Big Data has begun. Computer scientists, physicists, economists, mathematicians, political scientists, bio-informaticists, sociologists, and other scholars are clamoring for access to the massive quantities of information produced by and about people, things, and their interactions. Diverse groups argue about the potential benefits and costs of analyzing genetic sequences, social media interactions, health records, phone logs, government records, and other digital traces left by people. Significant questions emerge. Will large-scale search data help us create better tools, services, and public goods? Or will it usher in a new wave of privacy incursions and invasive marketing? Will data analytics help us understand online communities and political movements? Or will it be used to track protesters and suppress speech? Will it transform how we study human communication and culture, or narrow the palette of research options and alter what ?research? means? Given the rise of Big Data as a socio-technical phenomenon, we argue that it is necessary to critically interrogate its assumptions and biases. In this article, we offer six provocations to spark conversations about the issues of Big Data: a cultural, technological, and scholarly phenomenon that rests on the interplay of technology, analysis, and mythology that provokes extensive utopian and dystopian rhetoric.","DOI":"10.1080/1369118X.2012.678878","ISSN":"1369-118X","call-number":"0000","author":[{"family":"boyd","given":"danah"},{"family":"Crawford","given":"Kate"}],"issued":{"date-parts":[["2012"]]}}},{"id":3083,"uris":["http://zotero.org/users/34645/items/9HX4C6A7"],"uri":["http://zotero.org/users/34645/items/9HX4C6A7"],"itemData":{"id":3083,"type":"post-weblog","title":"The Hidden Biases in Big Data","container-title":"Harvard Business Review Blog Network","URL":"http://blogs.hbr.org/cs/2013/04/the_hidden_biases_in_big_data.html","author":[{"family":"Crawford","given":"Kate"}],"issued":{"date-parts":[["2013",4,1]]},"accessed":{"date-parts":[["2014",7,18]]}}},{"id":2411,"uris":["http://zotero.org/users/34645/items/CIUZ3VJA"],"uri":["http://zotero.org/users/34645/items/CIUZ3VJA"],"itemData":{"id":2411,"type":"article-journal","title":"Neogeography and the delusion of democratisation","container-title":"Environment and Planning A","page":"55-69","volume":"45","issue":"1","source":"CrossRef","abstract":"Within the academic and popular discussion of neogeography, it is routinely argued that the process of producing and using geographical information has been fundamentally democratised. Neogeography, in contrast to ‘established geography’, especially uses the argument that it is for anyone, anywhere, and anytime. Similar arguments have been used to praise the growth in Web GIS since the mid-1990s and seem to be persistent in the conceptualisation of these technologies. However, what is the nature of this democracy, and to what extent do the technologies that are used in neogeography fulfil this democratisation promise? In this contribution the framework offered by Andrew Feenberg in his critical theory of technology, and especially his call for ‘deep democratisation’, is used to provide a critique of these assertions of the nature of neogeography. The analysis shows that, unlike early critical GIS and the literature on participatory GIS, the analysis of neogeography adopted an instrumentalist interpretation of the technology and its applications. This view claims that technology is value free and that there is a separation between means and ends. This type of argument ignores and disguises the values that are integrated inexorably in advanced technologies. Once the values are exposed and discussed, neogeography becomes far less exciting and transformative. It becomes clear that there is a separation between a technological elite and a wider group of uninformed, labouring participants who are not empowered through the use of the technology. There are also multiple obstacles that limit the democratic potential of neogeography. The analysis progresses by considering the hierarchy of hacking, understood here as the ability to alter and change the meaning and use of a specific technological system. This hierarchy further explains the democratisation potentialities and limits of neogeography. Because of the reduced barriers, neogeography does offer some increased level of democratisation but, to fulfil this potential, it requires careful implementation that takes into account social and political aspects.","DOI":"10.1068/a45184","ISSN":"0308-518X, 1472-3409","call-number":"0001","author":[{"family":"Haklay","given":"Muki"}],"issued":{"date-parts":[["2013"]]},"accessed":{"date-parts":[["2013",2,19]]}}},{"id":3084,"uris":["http://zotero.org/users/34645/items/QAFEZMRX"],"uri":["http://zotero.org/users/34645/items/QAFEZMRX"],"itemData":{"id":3084,"type":"article-journal","title":"Living on Fumes: Digital Footprints, Data Fumes, and the Limitations of Spatial Big Data","container-title":"International Journal of Communication","page":"1765–1783","volume":"8","author":[{"family":"Thatcher","given":"Jim"}],"issued":{"date-parts":[["2014"]]},"accessed":{"date-parts":[["2014",7,18]]}}}],"schema":"https://github.com/citation-style-language/schema/raw/master/csl-citation.json"} </w:instrText>
      </w:r>
      <w:r w:rsidR="005C4B50">
        <w:fldChar w:fldCharType="separate"/>
      </w:r>
      <w:r w:rsidR="00AD084F" w:rsidRPr="00AD084F">
        <w:t>(Barnes 2013; boyd and Crawford 2012; Crawford 2013; Haklay 2013; Thatcher 2014)</w:t>
      </w:r>
      <w:r w:rsidR="005C4B50">
        <w:fldChar w:fldCharType="end"/>
      </w:r>
      <w:r w:rsidR="005C4B50">
        <w:t xml:space="preserve">. </w:t>
      </w:r>
      <w:r w:rsidR="00282002">
        <w:t>If information technology and humanitarianism are both complex</w:t>
      </w:r>
      <w:r w:rsidR="00CD0E63">
        <w:t>, uneven</w:t>
      </w:r>
      <w:r w:rsidR="00282002">
        <w:t xml:space="preserve"> social and spatial </w:t>
      </w:r>
      <w:r w:rsidR="00A7056E">
        <w:t>practices</w:t>
      </w:r>
      <w:r w:rsidR="00CD0E63">
        <w:t>, what are the implications of their convergence</w:t>
      </w:r>
      <w:r w:rsidR="00A7056E">
        <w:t xml:space="preserve"> </w:t>
      </w:r>
      <w:r w:rsidR="00CD0E63">
        <w:t xml:space="preserve">with </w:t>
      </w:r>
      <w:r w:rsidR="00282002">
        <w:t>Big Data?</w:t>
      </w:r>
    </w:p>
    <w:p w14:paraId="72F7D9C0" w14:textId="0CE43760" w:rsidR="00632D0B" w:rsidRDefault="00CC1342" w:rsidP="00632D0B">
      <w:pPr>
        <w:pStyle w:val="Normal1"/>
      </w:pPr>
      <w:r>
        <w:t>Informed by</w:t>
      </w:r>
      <w:r w:rsidR="00CD0E63">
        <w:t xml:space="preserve"> a recent </w:t>
      </w:r>
      <w:r w:rsidR="00A37E2A">
        <w:t>ethnographic</w:t>
      </w:r>
      <w:r w:rsidR="00CD0E63">
        <w:t xml:space="preserve"> research </w:t>
      </w:r>
      <w:r w:rsidR="00A37E2A">
        <w:t>project</w:t>
      </w:r>
      <w:r>
        <w:t xml:space="preserve">, in this paper I call into </w:t>
      </w:r>
      <w:r w:rsidR="00CD0E63">
        <w:t>question</w:t>
      </w:r>
      <w:r w:rsidR="007A29CA">
        <w:t xml:space="preserve"> the ways </w:t>
      </w:r>
      <w:r w:rsidR="00CD0E63">
        <w:t xml:space="preserve">Big Data </w:t>
      </w:r>
      <w:r>
        <w:t xml:space="preserve">has been positioned </w:t>
      </w:r>
      <w:r w:rsidR="007A29CA">
        <w:t>in relation to humanitarianism</w:t>
      </w:r>
      <w:r w:rsidR="00187F23" w:rsidRPr="009D4ADF">
        <w:rPr>
          <w:rStyle w:val="FootnoteReference"/>
        </w:rPr>
        <w:footnoteReference w:id="1"/>
      </w:r>
      <w:r w:rsidR="007A29CA">
        <w:t xml:space="preserve">. </w:t>
      </w:r>
      <w:r w:rsidR="00D951F8">
        <w:t xml:space="preserve">Big Data </w:t>
      </w:r>
      <w:r w:rsidR="00970AD8">
        <w:t xml:space="preserve">in digital humanitarianism </w:t>
      </w:r>
      <w:r w:rsidR="009C2CCE">
        <w:t>exemplifies</w:t>
      </w:r>
      <w:r w:rsidR="00D951F8">
        <w:t xml:space="preserve"> </w:t>
      </w:r>
      <w:r w:rsidR="00D951F8">
        <w:lastRenderedPageBreak/>
        <w:t xml:space="preserve">significant theoretical </w:t>
      </w:r>
      <w:r w:rsidR="00F64929">
        <w:t xml:space="preserve">limitations that bear recognition in light of Big Data’s promises. </w:t>
      </w:r>
      <w:r w:rsidR="00034C0F">
        <w:t xml:space="preserve">These limitations </w:t>
      </w:r>
      <w:r w:rsidR="00400DAE">
        <w:t xml:space="preserve">can be understood in relation to </w:t>
      </w:r>
      <w:r w:rsidR="00034C0F">
        <w:t xml:space="preserve">key principles </w:t>
      </w:r>
      <w:r w:rsidR="00400DAE">
        <w:t>from</w:t>
      </w:r>
      <w:r w:rsidR="00034C0F">
        <w:t xml:space="preserve"> critical information technologies research, including critical and feminist GIS</w:t>
      </w:r>
      <w:r w:rsidR="00400DAE">
        <w:t>.</w:t>
      </w:r>
      <w:r w:rsidR="00034C0F">
        <w:t xml:space="preserve"> </w:t>
      </w:r>
      <w:r w:rsidR="00B75D15">
        <w:t xml:space="preserve">In this paper I review and analyze existing research practices and from that, develop a conceptual framework to better understand the present and (potential) future of digital humanitarianism from a broadly human geographical standpoint, beyond the more instrumental and narrow focus being touted in the media. </w:t>
      </w:r>
      <w:r w:rsidR="00034C0F">
        <w:t>The rest of this paper is structured as follows: first</w:t>
      </w:r>
      <w:r w:rsidR="00400DAE">
        <w:t xml:space="preserve"> I </w:t>
      </w:r>
      <w:r w:rsidR="007B5D07">
        <w:t>introduce the f</w:t>
      </w:r>
      <w:r w:rsidR="00E34CD8">
        <w:t xml:space="preserve">ield of digital humanitarianism, describing both its constituent technologies and its new social, political, and spatial practices. I explain the ways Big Data has been situated in relation to digital humanitarianism, drawing attention to </w:t>
      </w:r>
      <w:r w:rsidR="008172BE">
        <w:t xml:space="preserve">its purported </w:t>
      </w:r>
      <w:r w:rsidR="00D72F0D">
        <w:t xml:space="preserve">benefits, particularly in two key texts. </w:t>
      </w:r>
      <w:r w:rsidR="00B40A1C">
        <w:t>Next I</w:t>
      </w:r>
      <w:r w:rsidR="009E33FF">
        <w:t xml:space="preserve"> draw out </w:t>
      </w:r>
      <w:r w:rsidR="00B40A1C">
        <w:t>Big Data digital humanitarianism across three analytical lines in order to critique the ways it has been conceptualized in research to date. The three lines of analysis</w:t>
      </w:r>
      <w:r w:rsidR="00DB4076">
        <w:t xml:space="preserve"> include</w:t>
      </w:r>
      <w:r w:rsidR="00B40A1C">
        <w:t>, first, a new set of practices around pro</w:t>
      </w:r>
      <w:r w:rsidR="00DB4076">
        <w:t xml:space="preserve">viding humanitarian aid, second, an epistemological approach toward </w:t>
      </w:r>
      <w:r w:rsidR="00DB4076">
        <w:rPr>
          <w:i/>
        </w:rPr>
        <w:t>needs</w:t>
      </w:r>
      <w:r w:rsidR="00DB4076">
        <w:t>, and third, a discursive and material social relation.</w:t>
      </w:r>
      <w:r w:rsidR="00476FB0">
        <w:t xml:space="preserve"> This discussion is informed by a recent ethnographic</w:t>
      </w:r>
      <w:r w:rsidR="00A80130">
        <w:t xml:space="preserve"> research</w:t>
      </w:r>
      <w:r w:rsidR="00476FB0">
        <w:t xml:space="preserve"> project </w:t>
      </w:r>
      <w:r w:rsidR="00E2423E">
        <w:t xml:space="preserve">which originated at a research institution focused </w:t>
      </w:r>
      <w:r w:rsidR="00476FB0">
        <w:t>on digital humanitarian issues.</w:t>
      </w:r>
      <w:r w:rsidR="00DB4076">
        <w:t xml:space="preserve"> I conclude by suggesting ways in which the process of integrating Big Data with digital humanitarianism may benefit</w:t>
      </w:r>
      <w:r w:rsidR="002B6D91">
        <w:t xml:space="preserve"> from critical geographic theory contributions</w:t>
      </w:r>
      <w:r w:rsidR="00DB4076">
        <w:t>.</w:t>
      </w:r>
    </w:p>
    <w:p w14:paraId="7F8CCDFC" w14:textId="77777777" w:rsidR="00ED7677" w:rsidRDefault="00ED7677" w:rsidP="00ED7677">
      <w:pPr>
        <w:pStyle w:val="Heading1"/>
      </w:pPr>
      <w:r>
        <w:t>Critical Perspectives on Spatial Technologies</w:t>
      </w:r>
    </w:p>
    <w:p w14:paraId="57C743A4" w14:textId="44197DCF" w:rsidR="00ED7677" w:rsidRPr="00F73F87" w:rsidRDefault="00ED7677" w:rsidP="00ED7677">
      <w:pPr>
        <w:pStyle w:val="Normal1"/>
      </w:pPr>
      <w:r>
        <w:t>In this section I review current research around spatial technologies in order to leverage those principles in a critique of Big Data. I draw upon critical, participatory, an</w:t>
      </w:r>
      <w:r w:rsidR="003E0196">
        <w:t>d feminist GIS for two reasons. F</w:t>
      </w:r>
      <w:r>
        <w:t>irst, within geography it remains the primary source for critical perspectives on technology</w:t>
      </w:r>
      <w:r w:rsidR="00CE2F2A">
        <w:t xml:space="preserve">. Others studying diverse dimensions of the geoweb have shown that lessons and principles from these fields provide substantial grounding for more recent socio-technical practices such as Big Data </w:t>
      </w:r>
      <w:r w:rsidR="00CE2F2A">
        <w:fldChar w:fldCharType="begin"/>
      </w:r>
      <w:r w:rsidR="00CE2F2A">
        <w:instrText xml:space="preserve"> ADDIN ZOTERO_ITEM CSL_CITATION {"citationID":"KAPna2Qg","properties":{"formattedCitation":"(Elwood 2010)","plainCitation":"(Elwood 2010)"},"citationItems":[{"id":470,"uris":["http://zotero.org/users/34645/items/MQBTN5IX"],"uri":["http://zotero.org/users/34645/items/MQBTN5IX"],"itemData":{"id":470,"type":"article-journal","title":"Geographic Information Science: Emerging Research on the Societal Implications of the Geospatial Web","container-title":"Progress in Human Geography","page":"349-357","volume":"34","issue":"3","source":"Google Scholar","ISSN":"0309-1325","shortTitle":"Geographic information science","author":[{"family":"Elwood","given":"Sarah"}],"issued":{"date-parts":[["2010"]]}}}],"schema":"https://github.com/citation-style-language/schema/raw/master/csl-citation.json"} </w:instrText>
      </w:r>
      <w:r w:rsidR="00CE2F2A">
        <w:fldChar w:fldCharType="separate"/>
      </w:r>
      <w:r w:rsidR="00CE2F2A" w:rsidRPr="00CE2F2A">
        <w:t>(Elwood 2010)</w:t>
      </w:r>
      <w:r w:rsidR="00CE2F2A">
        <w:fldChar w:fldCharType="end"/>
      </w:r>
      <w:r w:rsidR="00CE2F2A">
        <w:t>. S</w:t>
      </w:r>
      <w:r>
        <w:t xml:space="preserve">econd, </w:t>
      </w:r>
      <w:r w:rsidRPr="00104871">
        <w:rPr>
          <w:i/>
          <w:iCs/>
        </w:rPr>
        <w:t>data</w:t>
      </w:r>
      <w:r w:rsidRPr="00F73F87">
        <w:t xml:space="preserve"> is central to this literature</w:t>
      </w:r>
      <w:r>
        <w:t>.</w:t>
      </w:r>
      <w:r w:rsidR="00CE2F2A">
        <w:t xml:space="preserve"> As I show below, these fields have provided robust perspectives on the social and political nature of data production and consumption.</w:t>
      </w:r>
      <w:r>
        <w:t xml:space="preserve"> This literature has been informed by science and technology studies research, so I likewise draw upon this literature insofar as it theorizes data in ways conducive to understanding its geographic implications.</w:t>
      </w:r>
    </w:p>
    <w:p w14:paraId="127AD79A" w14:textId="77777777" w:rsidR="00ED7677" w:rsidRPr="008D4D28" w:rsidRDefault="00ED7677" w:rsidP="004E48A0">
      <w:pPr>
        <w:pStyle w:val="Normal1"/>
      </w:pPr>
      <w:r>
        <w:t xml:space="preserve">Critical, participatory, and feminist geographic information science (GIS) research has shown that technologies and data come to embody epistemologies and social relations through several mechanisms. The context in which technologies are developed – </w:t>
      </w:r>
      <w:r>
        <w:rPr>
          <w:i/>
        </w:rPr>
        <w:t xml:space="preserve">where </w:t>
      </w:r>
      <w:r>
        <w:t>they are</w:t>
      </w:r>
      <w:r w:rsidRPr="00C319E9">
        <w:t xml:space="preserve"> developed</w:t>
      </w:r>
      <w:r>
        <w:t xml:space="preserve"> </w:t>
      </w:r>
      <w:r>
        <w:fldChar w:fldCharType="begin"/>
      </w:r>
      <w:r>
        <w:instrText xml:space="preserve"> ADDIN ZOTERO_ITEM CSL_CITATION {"citationID":"ZAJi0dk6","properties":{"formattedCitation":"(Rundstrom 1995; Zook 2005)","plainCitation":"(Rundstrom 1995; Zook 2005)"},"citationItems":[{"id":2958,"uris":["http://zotero.org/users/34645/items/HECFNCCK"],"uri":["http://zotero.org/users/34645/items/HECFNCCK"],"itemData":{"id":2958,"type":"article-journal","title":"GIS, Indigenous Peoples, and Epistemological Diversity","container-title":"Cartography and Geographic Information Systems","page":"45-57","volume":"22","issue":"1","source":"Taylor and Francis+NEJM","abstract":"Technology transfer and data-sharing are of central importance in exporting geographic information systems technology (GIS) to the non-Western world. Yet the impulse to export GIS has not been examined for its effects on other cultural systems of geographical knowledge, especially ones that differ substantially from the way most North Americans and Europeans know about the world. I am especially interested in the effects of GIS on the epistemological diversity still manifest among the indigenous peoples of the Americas. In this article, I compare Euro-North American characteristics of geographical knowledge with those of indigenous peoples, looking particularly at how knowledge is developed and maintained differently. Special attention is paid to the differences between cultures that inscribe (writing tradition) and those that incorporate (oral tradition), and the importance of studying the process by which one learns geographical information. The role of GIS in assimilating indigenous North Americans to a Eurocentric way of knowing about the world is then discussed. In the conclusion, I propose that a GIS research agenda include cross-cultural studies of knowledge transformation and culture change.","DOI":"10.1559/152304095782540564","ISSN":"1050-9844","author":[{"family":"Rundstrom","given":"Robert A."}],"issued":{"date-parts":[["1995"]]},"accessed":{"date-parts":[["2013",4,29]]}}},{"id":465,"uris":["http://zotero.org/users/34645/items/MH9HU85R"],"uri":["http://zotero.org/users/34645/items/MH9HU85R"],"itemData":{"id":465,"type":"book","title":"The geography of the internet industry: venture capital, dot-coms, and local knowledge","publisher":"Wiley-Blackwell","source":"Google Scholar","ISBN":"0631233326","shortTitle":"The geography of the internet industry","author":[{"family":"Zook","given":"Matthew"}],"issued":{"date-parts":[["2005"]]}}}],"schema":"https://github.com/citation-style-language/schema/raw/master/csl-citation.json"} </w:instrText>
      </w:r>
      <w:r>
        <w:fldChar w:fldCharType="separate"/>
      </w:r>
      <w:r w:rsidRPr="00C5376E">
        <w:t>(Rundstrom 1995; Zook 2005)</w:t>
      </w:r>
      <w:r>
        <w:fldChar w:fldCharType="end"/>
      </w:r>
      <w:r w:rsidRPr="00C319E9">
        <w:t xml:space="preserve">, </w:t>
      </w:r>
      <w:r>
        <w:rPr>
          <w:i/>
        </w:rPr>
        <w:t>who</w:t>
      </w:r>
      <w:r>
        <w:t xml:space="preserve"> develops them </w:t>
      </w:r>
      <w:r>
        <w:fldChar w:fldCharType="begin"/>
      </w:r>
      <w:r>
        <w:instrText xml:space="preserve"> ADDIN ZOTERO_ITEM CSL_CITATION {"citationID":"7VN9l4T9","properties":{"formattedCitation":"(Kwan 2002; McLafferty 2005)","plainCitation":"(Kwan 2002; McLafferty 2005)"},"citationItems":[{"id":609,"uris":["http://zotero.org/users/34645/items/U2TNDXUN"],"uri":["http://zotero.org/users/34645/items/U2TNDXUN"],"itemData":{"id":609,"type":"article-journal","title":"Feminist Visualization: Re-envisioning GIS as a Method in Feminist Geographic Research.","container-title":"Annals of the Association of American Geographers","page":"645-661","volume":"92","issue":"4","DOI":"Article","ISSN":"00045608","author":[{"family":"Kwan","given":"Mei-Po"}],"issued":{"date-parts":[["2002",12]]}}},{"id":154,"uris":["http://zotero.org/users/34645/items/5ZI78W9P"],"uri":["http://zotero.org/users/34645/items/5ZI78W9P"],"itemData":{"id":154,"type":"article-journal","title":"Women and GIS: Geospatial Technologies and Feminist Geographies.","container-title":"Cartographica","page":"37-45","volume":"40","issue":"4","DOI":"Article","ISSN":"03177173","author":[{"family":"McLafferty","given":"Sara"}],"issued":{"date-parts":[["2005"]],"season":"Winter2005"}}}],"schema":"https://github.com/citation-style-language/schema/raw/master/csl-citation.json"} </w:instrText>
      </w:r>
      <w:r>
        <w:fldChar w:fldCharType="separate"/>
      </w:r>
      <w:r w:rsidRPr="008D0333">
        <w:t>(Kwan 2002; McLafferty 2005)</w:t>
      </w:r>
      <w:r>
        <w:fldChar w:fldCharType="end"/>
      </w:r>
      <w:r>
        <w:t xml:space="preserve">, the structural and institutional needs they are designed to satisfy </w:t>
      </w:r>
      <w:r>
        <w:fldChar w:fldCharType="begin"/>
      </w:r>
      <w:r>
        <w:instrText xml:space="preserve"> ADDIN ZOTERO_ITEM CSL_CITATION {"citationID":"EX7zCT0r","properties":{"formattedCitation":"(Aitken and Michel 1995; Leszczynski 2012; Pickles 1995, 2004)","plainCitation":"(Aitken and Michel 1995; Leszczynski 2012; Pickles 1995, 2004)"},"citationItems":[{"id":577,"uris":["http://zotero.org/users/34645/items/SX4A9MNK"],"uri":["http://zotero.org/users/34645/items/SX4A9MNK"],"itemData":{"id":577,"type":"article-journal","title":"Who contrives the real in GIS? Geographic information, planning and critical theory","container-title":"Cartography and Geographic Information Science","page":"17–29","volume":"22","issue":"1","source":"Google Scholar","ISSN":"1523-0406","shortTitle":"Who contrives the real in GIS?","author":[{"family":"Aitken","given":"S. C"},{"family":"Michel","given":"S. M"}],"issued":{"date-parts":[["1995"]]}}},{"id":555,"uris":["http://zotero.org/users/34645/items/RSW4JIIH"],"uri":["http://zotero.org/users/34645/items/RSW4JIIH"],"itemData":{"id":555,"type":"article-journal","title":"Situating the Geoweb in Political Economy","container-title":"Progress in Human Geography","page":"72-89","volume":"36","issue":"1","source":"Google Scholar","author":[{"family":"Leszczynski","given":"Agnieszka"}],"issued":{"date-parts":[["2012"]]}}},{"id":139,"uris":["http://zotero.org/users/34645/items/5Q6CASH2"],"uri":["http://zotero.org/users/34645/items/5Q6CASH2"],"itemData":{"id":139,"type":"chapter","title":"Representations in an Electronic Age: Geography, GIS, and Democracy","container-title":"Ground Truth: The Social Implications of Geographic Information Systems","publisher":"The Guilford Press","publisher-place":"New York","page":"1-30","event-place":"New York","author":[{"family":"Pickles","given":"John"}],"editor":[{"family":"Pickles","given":"John"}],"issued":{"date-parts":[["1995"]]}}},{"id":1213,"uris":["http://zotero.org/users/34645/items/XPH9MXTQ"],"uri":["http://zotero.org/users/34645/items/XPH9MXTQ"],"itemData":{"id":1213,"type":"book","title":"A History of Spaces: Cartographic Reason, Mapping, and the Geo-coded World","publisher":"Routledge","publisher-place":"New York","event-place":"New York","author":[{"family":"Pickles","given":"John"}],"issued":{"date-parts":[["2004"]]}}}],"schema":"https://github.com/citation-style-language/schema/raw/master/csl-citation.json"} </w:instrText>
      </w:r>
      <w:r>
        <w:fldChar w:fldCharType="separate"/>
      </w:r>
      <w:r w:rsidRPr="008D0333">
        <w:t>(Aitken and Michel 1995; Leszczynski 2012; Pickles 1995, 2004)</w:t>
      </w:r>
      <w:r>
        <w:fldChar w:fldCharType="end"/>
      </w:r>
      <w:r>
        <w:t xml:space="preserve"> – contributes to the affordances and implications of those technologies. Research showing the uneven spatial distribution of technologies across the globe suggests an uneven representativeness of participation in the determination of how those technologies will be developed </w:t>
      </w:r>
      <w:r>
        <w:fldChar w:fldCharType="begin"/>
      </w:r>
      <w:r>
        <w:instrText xml:space="preserve"> ADDIN ZOTERO_ITEM CSL_CITATION {"citationID":"eSZHhjDP","properties":{"formattedCitation":"(Fernandez-Maldonado 2004; Graham 2008; Graham, Hale, and Stephens 2011)","plainCitation":"(Fernandez-Maldonado 2004; Graham 2008; Graham, Hale, and Stephens 2011)"},"citationItems":[{"id":114,"uris":["http://zotero.org/users/34645/items/4E9ISFS6"],"uri":["http://zotero.org/users/34645/items/4E9ISFS6"],"itemData":{"id":114,"type":"chapter","title":"Public Internet Cabins and the Digital Divide in Developing World Megacities: A Case Study of Lima","container-title":"The Cybercities Reader","publisher":"Routledge","publisher-place":"New York","page":"314-319","event-place":"New York","author":[{"family":"Fernandez-Maldonado","given":"Ana Maria"}],"editor":[{"family":"Graham","given":"Stephen"}],"issued":{"date-parts":[["2004"]]}}},{"id":407,"uris":["http://zotero.org/users/34645/items/IHW8FXEK"],"uri":["http://zotero.org/users/34645/items/IHW8FXEK"],"itemData":{"id":407,"type":"article-journal","title":"Warped geographies of development: The internet and theories of economic development","container-title":"Geography Compass","page":"771–789","volume":"2","issue":"3","source":"Google Scholar","ISSN":"1749-8198","shortTitle":"Warped geographies of development","author":[{"family":"Graham","given":"Mark"}],"issued":{"date-parts":[["2008"]]}}},{"id":1363,"uris":["http://zotero.org/users/34645/items/J3HQVZ7I"],"uri":["http://zotero.org/users/34645/items/J3HQVZ7I"],"itemData":{"id":1363,"type":"book","title":"Geographies of the World's Knowledge","publisher":"Convoco!","publisher-place":"London","event-place":"London","author":[{"family":"Graham","given":"Mark"},{"family":"Hale","given":"Scott"},{"family":"Stephens","given":"Monica"}],"issued":{"date-parts":[["2011"]]}}}],"schema":"https://github.com/citation-style-language/schema/raw/master/csl-citation.json"} </w:instrText>
      </w:r>
      <w:r>
        <w:fldChar w:fldCharType="separate"/>
      </w:r>
      <w:r w:rsidRPr="005869E6">
        <w:t>(Fernandez-Maldonado 2004; Graham 2008; Graham, Hale, and Stephens 2011)</w:t>
      </w:r>
      <w:r>
        <w:fldChar w:fldCharType="end"/>
      </w:r>
      <w:r>
        <w:t xml:space="preserve">. Importantly, this conceptualization of the </w:t>
      </w:r>
      <w:r w:rsidRPr="00B36092">
        <w:rPr>
          <w:i/>
        </w:rPr>
        <w:t>digital divide</w:t>
      </w:r>
      <w:r>
        <w:t xml:space="preserve"> exceeds the common definition of access to technology to include the ability to use and influence the development of technologies </w:t>
      </w:r>
      <w:r>
        <w:fldChar w:fldCharType="begin"/>
      </w:r>
      <w:r>
        <w:instrText xml:space="preserve"> ADDIN ZOTERO_ITEM CSL_CITATION {"citationID":"svfADdER","properties":{"formattedCitation":"(Gilbert 2010)","plainCitation":"(Gilbert 2010)"},"citationItems":[{"id":155,"uris":["http://zotero.org/users/34645/items/5ZJ4E2JG"],"uri":["http://zotero.org/users/34645/items/5ZJ4E2JG"],"itemData":{"id":155,"type":"article-journal","title":"Theorizing Digital and Urban Inequalities","container-title":"Information, Communication &amp; Society","page":"1000–1018","volume":"13","issue":"7","source":"Google Scholar","author":[{"family":"Gilbert","given":"Melissa"}],"issued":{"date-parts":[["2010"]]}}}],"schema":"https://github.com/citation-style-language/schema/raw/master/csl-citation.json"} </w:instrText>
      </w:r>
      <w:r>
        <w:fldChar w:fldCharType="separate"/>
      </w:r>
      <w:r w:rsidRPr="00B36092">
        <w:t>(Gilbert 2010)</w:t>
      </w:r>
      <w:r>
        <w:fldChar w:fldCharType="end"/>
      </w:r>
      <w:r>
        <w:t xml:space="preserve">. These understandings of spatial technologies build on lessons from science and technology studies (STS) research that describes the processes by which data and technologies come </w:t>
      </w:r>
      <w:r>
        <w:lastRenderedPageBreak/>
        <w:t xml:space="preserve">to assume and reify social and power </w:t>
      </w:r>
      <w:r w:rsidRPr="008D4D28">
        <w:t xml:space="preserve">relations, worldviews, and </w:t>
      </w:r>
      <w:r>
        <w:t xml:space="preserve">epistemologies </w:t>
      </w:r>
      <w:r w:rsidRPr="008D4D28">
        <w:fldChar w:fldCharType="begin"/>
      </w:r>
      <w:r>
        <w:instrText xml:space="preserve"> ADDIN ZOTERO_ITEM CSL_CITATION {"citationID":"0olLiCtH","properties":{"formattedCitation":"(Feenberg 1999; Pinch and Bijker 1987; Wajcman 1991; Winner 1985)","plainCitation":"(Feenberg 1999; Pinch and Bijker 1987; Wajcman 1991; Winner 1985)"},"citationItems":[{"id":3204,"uris":["http://zotero.org/users/34645/items/AVJHTJJ3"],"uri":["http://zotero.org/users/34645/items/AVJHTJJ3"],"itemData":{"id":3204,"type":"book","title":"Questioning Technology","publisher":"Routledge","publisher-place":"New York","event-place":"New York","author":[{"family":"Feenberg","given":"Andrew"}],"issued":{"date-parts":[["1999"]]}}},{"id":513,"uris":["http://zotero.org/users/34645/items/PADJDMTN"],"uri":["http://zotero.org/users/34645/items/PADJDMTN"],"itemData":{"id":513,"type":"chapter","title":"The Social Construction of Facts and Artifacts: Or How the Sociology of Science and the Sociology of Technology Might Benefit Each Other","container-title":"The Social Construction of Technological Systems: New Directions in the Sociology and History of Technology","publisher":"MIT Press","publisher-place":"Cambridge, MA","event-place":"Cambridge, MA","author":[{"family":"Pinch","given":"Trevor"},{"family":"Bijker","given":"Wiebe"}],"editor":[{"family":"Bijker","given":"Wiebe"},{"family":"Hughes","given":"Thomas"},{"family":"Pinch","given":"Trevor"}],"issued":{"date-parts":[["1987"]]}}},{"id":246,"uris":["http://zotero.org/users/34645/items/ASNAJNTS"],"uri":["http://zotero.org/users/34645/items/ASNAJNTS"],"itemData":{"id":246,"type":"book","title":"Feminism confronts technology","publisher":"Pennsylvania State University Press","source":"Google Scholar","ISBN":"0271008024","author":[{"family":"Wajcman","given":"Judy"}],"issued":{"date-parts":[["1991"]]}}},{"id":76,"uris":["http://zotero.org/users/34645/items/2AHV5ISR"],"uri":["http://zotero.org/users/34645/items/2AHV5ISR"],"itemData":{"id":76,"type":"chapter","title":"Do Artifacts Have Politics?","container-title":"The Social Shaping of Technology","publisher":"Open University Press","publisher-place":"Philadelphia, PA","page":"26-38","event-place":"Philadelphia, PA","author":[{"family":"Winner","given":"Langdon"}],"editor":[{"family":"MacKenzie","given":"Donald"},{"family":"Wajcman","given":"Judy"}],"issued":{"date-parts":[["1985"]]}}}],"schema":"https://github.com/citation-style-language/schema/raw/master/csl-citation.json"} </w:instrText>
      </w:r>
      <w:r w:rsidRPr="008D4D28">
        <w:fldChar w:fldCharType="separate"/>
      </w:r>
      <w:r w:rsidRPr="003240EF">
        <w:t>(Feenberg 1999; Pinch and Bijker 1987; Wajcman 1991; Winner 1985)</w:t>
      </w:r>
      <w:r w:rsidRPr="008D4D28">
        <w:fldChar w:fldCharType="end"/>
      </w:r>
      <w:r w:rsidRPr="008D4D28">
        <w:t>.</w:t>
      </w:r>
    </w:p>
    <w:p w14:paraId="0DADED70" w14:textId="4A1F0C18" w:rsidR="00ED7677" w:rsidRPr="008D4D28" w:rsidRDefault="00ED7677" w:rsidP="004E48A0">
      <w:pPr>
        <w:pStyle w:val="Normal1"/>
      </w:pPr>
      <w:r>
        <w:t>These dimensions of technology affect</w:t>
      </w:r>
      <w:r w:rsidRPr="008D4D28">
        <w:t xml:space="preserve"> </w:t>
      </w:r>
      <w:r>
        <w:t xml:space="preserve">its </w:t>
      </w:r>
      <w:r w:rsidR="003C05A7">
        <w:t xml:space="preserve">attendant </w:t>
      </w:r>
      <w:r>
        <w:t>social and political</w:t>
      </w:r>
      <w:r w:rsidRPr="008D4D28">
        <w:t xml:space="preserve"> relations</w:t>
      </w:r>
      <w:r>
        <w:t xml:space="preserve">. Importantly for this paper, technologies impact the relations </w:t>
      </w:r>
      <w:r w:rsidRPr="008D4D28">
        <w:t xml:space="preserve">between </w:t>
      </w:r>
      <w:r>
        <w:t>the individuals or groups</w:t>
      </w:r>
      <w:r w:rsidRPr="008D4D28">
        <w:t xml:space="preserve"> w</w:t>
      </w:r>
      <w:r>
        <w:t xml:space="preserve">ith the ability to possess, </w:t>
      </w:r>
      <w:r w:rsidRPr="008D4D28">
        <w:t>use</w:t>
      </w:r>
      <w:r>
        <w:t>, and influence the development of</w:t>
      </w:r>
      <w:r w:rsidRPr="008D4D28">
        <w:t xml:space="preserve"> </w:t>
      </w:r>
      <w:r>
        <w:t xml:space="preserve">those </w:t>
      </w:r>
      <w:r w:rsidRPr="008D4D28">
        <w:t>technologies</w:t>
      </w:r>
      <w:r>
        <w:t xml:space="preserve">, and those who do not have this ability. An extant prominent disparity is between the global North and the global South, with many widely-popular technologies developed in, and intended to be used by, the global North </w:t>
      </w:r>
      <w:r>
        <w:fldChar w:fldCharType="begin"/>
      </w:r>
      <w:r>
        <w:instrText xml:space="preserve"> ADDIN ZOTERO_ITEM CSL_CITATION {"citationID":"1tgQpAxo","properties":{"formattedCitation":"(Hands 2011; Howard 2007)","plainCitation":"(Hands 2011; Howard 2007)"},"citationItems":[{"id":1720,"uris":["http://zotero.org/users/34645/items/8E69JI6H"],"uri":["http://zotero.org/users/34645/items/8E69JI6H"],"itemData":{"id":1720,"type":"book","title":"@ Is for Activism","publisher":"Pluto Press","publisher-place":"New York","event-place":"New York","author":[{"family":"Hands","given":"Joss"}],"issued":{"date-parts":[["2011"]]}}},{"id":195,"uris":["http://zotero.org/users/34645/items/8BWTZ69X"],"uri":["http://zotero.org/users/34645/items/8BWTZ69X"],"itemData":{"id":195,"type":"article-journal","title":"Testing the Leap-frog Hypothesis: The Impact of Existing Infrastructure and Telecommunications Policy on the Global Digital Divide","container-title":"Information, Communication &amp; Society","page":"133–157","volume":"10","issue":"2","source":"Google Scholar","ISSN":"1369-118X","shortTitle":"Testing the leap-frog hypothesis","author":[{"family":"Howard","given":"Phillip"}],"issued":{"date-parts":[["2007"]]}}}],"schema":"https://github.com/citation-style-language/schema/raw/master/csl-citation.json"} </w:instrText>
      </w:r>
      <w:r>
        <w:fldChar w:fldCharType="separate"/>
      </w:r>
      <w:r w:rsidRPr="00613411">
        <w:t>(Hands 2011; Howard 2007)</w:t>
      </w:r>
      <w:r>
        <w:fldChar w:fldCharType="end"/>
      </w:r>
      <w:r>
        <w:t>. These contexts influence the ways in which technologies can be used, as well as the social and political relations they build or reiterate</w:t>
      </w:r>
      <w:r w:rsidRPr="009D4ADF">
        <w:rPr>
          <w:rStyle w:val="FootnoteReference"/>
        </w:rPr>
        <w:footnoteReference w:id="2"/>
      </w:r>
      <w:r>
        <w:t xml:space="preserve">. </w:t>
      </w:r>
    </w:p>
    <w:p w14:paraId="647AA7E5" w14:textId="77777777" w:rsidR="00ED7677" w:rsidRDefault="00ED7677" w:rsidP="004E48A0">
      <w:pPr>
        <w:pStyle w:val="Normal1"/>
      </w:pPr>
      <w:r w:rsidRPr="008D4D28">
        <w:t>Similarly, data artifacts and the ways in which they are represented both reflect and impact social</w:t>
      </w:r>
      <w:r>
        <w:t xml:space="preserve"> relations. This dynamic occurs as early as in the decisions around the kinds of knowledges and information to be incorporated into data structures, and influence the legitimacy and power those data-knowledges are recognized to have </w:t>
      </w:r>
      <w:r>
        <w:fldChar w:fldCharType="begin"/>
      </w:r>
      <w:r>
        <w:instrText xml:space="preserve"> ADDIN ZOTERO_ITEM CSL_CITATION {"citationID":"BCY5CIye","properties":{"formattedCitation":"(Corbett and Rambaldi 2009; Elwood 2010; McCann 2008; Wilson 2011)","plainCitation":"(Corbett and Rambaldi 2009; Elwood 2010; McCann 2008; Wilson 2011)"},"citationItems":[{"id":515,"uris":["http://zotero.org/users/34645/items/PB5JMWSP"],"uri":["http://zotero.org/users/34645/items/PB5JMWSP"],"itemData":{"id":515,"type":"chapter","title":"‘Representing our Reality’: Geographic Information Technologies, Local Knowledge and Change","container-title":"Qualitative GIS: A Mixed-Methods Approach","publisher":"Sage Publications","publisher-place":"Thousand Oaks, CA","page":"70-90","event-place":"Thousand Oaks, CA","author":[{"family":"Corbett","given":"Jon"},{"family":"Rambaldi","given":"Giacomo"}],"editor":[{"family":"Elwood","given":"Sarah"},{"family":"Cope","given":"Meghan"}],"issued":{"date-parts":[["2009"]]}}},{"id":470,"uris":["http://zotero.org/users/34645/items/MQBTN5IX"],"uri":["http://zotero.org/users/34645/items/MQBTN5IX"],"itemData":{"id":470,"type":"article-journal","title":"Geographic Information Science: Emerging Research on the Societal Implications of the Geospatial Web","container-title":"Progress in Human Geography","page":"349-357","volume":"34","issue":"3","source":"Google Scholar","ISSN":"0309-1325","shortTitle":"Geographic information science","author":[{"family":"Elwood","given":"Sarah"}],"issued":{"date-parts":[["2010"]]}}},{"id":3211,"uris":["http://zotero.org/users/34645/items/4DMCG6DX"],"uri":["http://zotero.org/users/34645/items/4DMCG6DX"],"itemData":{"id":3211,"type":"article-journal","title":"Expertise, truth, and urban policy mobilities: global circuits of knowledge in the development of Vancouver, Canada’s ‘four pillar’ drug strategy","container-title":"Environment and Planning A","page":"885-904","volume":"40","issue":"4","source":"CrossRef","DOI":"10.1068/a38456","ISSN":"0308-518X, 1472-3409","call-number":"0086","shortTitle":"Expertise, truth, and urban policy mobilities","author":[{"family":"McCann","given":"Eugene J"}],"issued":{"date-parts":[["2008"]]},"accessed":{"date-parts":[["2013",5,2]]}}},{"id":1438,"uris":["http://zotero.org/groups/81981/items/9IJXNTSX"],"uri":["http://zotero.org/groups/81981/items/9IJXNTSX"],"itemData":{"id":1438,"type":"article-journal","title":"Data matter(s): legitimacy, coding, and qualifications-of-life","container-title":"Environment and Planning D: Society and Space","page":"857–872","volume":"29","issue":"5","source":"Pion Journals","abstract":"Data are central to geographical technologies and provide the pathways in which geographic investigations are forwarded. The mattering of data is therefore important to those engaging in participatory use of these technologies. This paper understands ‘mattering’ both in the material sense, that data are products resulting from specific practices, and in the affective sense, that data are imaginative, generative, and evocative. I examine these senses of mattering, of both presence and significance, in a discussion of a community survey project held in Seattle, USA. During this four-year project, residents in ten neighborhoods were asked to collect data about their community streets using handheld computers. Residents tracked ‘assets’ and ‘deficits’ by locating objects such as damaged sidewalks and graffiti on telephone booths. These data records were then uploaded to a central server administered by a local nonprofit organization. The nonprofit worked with community residents to help link these data about their changing neighborhoods to agencies in the municipal government. Here, I argue that the legitimacy of these data practices is constructed through processes of standardization and objectification and that these processes transduct urban space. I ask, as participatory mapping practices target governing agencies with their data products, what are the implications for the kinds of knowledge produced and for its legitimacy? In other words, how does data come to matter?","call-number":"0001","shortTitle":"Data matter(s)","author":[{"family":"Wilson","given":"Matthew W."}],"issued":{"date-parts":[["2011"]]},"accessed":{"date-parts":[["2011",9,10]]}}}],"schema":"https://github.com/citation-style-language/schema/raw/master/csl-citation.json"} </w:instrText>
      </w:r>
      <w:r>
        <w:fldChar w:fldCharType="separate"/>
      </w:r>
      <w:r w:rsidRPr="00CC3ABA">
        <w:t>(Corbett and Rambaldi 2009; Elwood 2010; McCann 2008; Wilson 2011)</w:t>
      </w:r>
      <w:r>
        <w:fldChar w:fldCharType="end"/>
      </w:r>
      <w:r>
        <w:t xml:space="preserve">. Representing this data signifies particular epistemologies and enrolling a form of legitimacy and power often given to visual map-based artifacts </w:t>
      </w:r>
      <w:r>
        <w:fldChar w:fldCharType="begin"/>
      </w:r>
      <w:r>
        <w:instrText xml:space="preserve"> ADDIN ZOTERO_ITEM CSL_CITATION {"citationID":"EZZxxYKZ","properties":{"formattedCitation":"(Elwood 2006, 2009; Kwan 2007)","plainCitation":"(Elwood 2006, 2009; Kwan 2007)"},"citationItems":[{"id":404,"uris":["http://zotero.org/users/34645/items/ICD4PZGA"],"uri":["http://zotero.org/users/34645/items/ICD4PZGA"],"itemData":{"id":404,"type":"article-journal","title":"Beyond cooptation or resistance: urban spatial politics, community organizations, and GIS-based spatial narratives","container-title":"Annals of the Association of American Geographers","page":"323–341","volume":"96","issue":"2","source":"Google Scholar","shortTitle":"Beyond cooptation or resistance","author":[{"family":"Elwood","given":"Sarah"}],"issued":{"date-parts":[["2006"]]}}},{"id":379,"uris":["http://zotero.org/users/34645/items/GVZFMIMQ"],"uri":["http://zotero.org/users/34645/items/GVZFMIMQ"],"itemData":{"id":379,"type":"chapter","title":"Multiple Representations, Significations, and Epistemologies in Community-based GIS","container-title":"Qualitative GIS: A Mixed-Methods Approach","publisher":"Sage Publications","publisher-place":"Thousand Oaks, CA","page":"57-74","event-place":"Thousand Oaks, CA","author":[{"family":"Elwood","given":"Sarah"}],"editor":[{"family":"Cope","given":"Meghan"},{"family":"Elwood","given":"Sarah"}],"issued":{"date-parts":[["2009"]]}}},{"id":328,"uris":["http://zotero.org/users/34645/items/EVX9GVZC"],"uri":["http://zotero.org/users/34645/items/EVX9GVZC"],"itemData":{"id":328,"type":"article-journal","title":"Affecting Geospatial Technologies: Toward a Feminist Politics of Emotion","container-title":"The Professional Geographer","page":"22–34","volume":"59","issue":"1","source":"Google Scholar","ISSN":"1467-9272","shortTitle":"Affecting Geospatial Technologies","author":[{"family":"Kwan","given":"Mei-Po"}],"issued":{"date-parts":[["2007"]]}}}],"schema":"https://github.com/citation-style-language/schema/raw/master/csl-citation.json"} </w:instrText>
      </w:r>
      <w:r>
        <w:fldChar w:fldCharType="separate"/>
      </w:r>
      <w:r w:rsidRPr="00CC3ABA">
        <w:t>(Elwood 2006, 2009; Kwan 2007)</w:t>
      </w:r>
      <w:r>
        <w:fldChar w:fldCharType="end"/>
      </w:r>
      <w:r>
        <w:t xml:space="preserve">. These </w:t>
      </w:r>
      <w:r w:rsidRPr="00CC3ABA">
        <w:rPr>
          <w:i/>
        </w:rPr>
        <w:t>knowledge politics</w:t>
      </w:r>
      <w:r>
        <w:t xml:space="preserve"> are thus embedded in multiple points of technology and data – in the framing of what “counts” as data, how those data may be represented, and the purposes to which such representations may be put </w:t>
      </w:r>
      <w:r>
        <w:fldChar w:fldCharType="begin"/>
      </w:r>
      <w:r>
        <w:instrText xml:space="preserve"> ADDIN ZOTERO_ITEM CSL_CITATION {"citationID":"gOFmzPF9","properties":{"formattedCitation":"(Elwood 2010; Elwood and Leszczynski 2012)","plainCitation":"(Elwood 2010; Elwood and Leszczynski 2012)"},"citationItems":[{"id":470,"uris":["http://zotero.org/users/34645/items/MQBTN5IX"],"uri":["http://zotero.org/users/34645/items/MQBTN5IX"],"itemData":{"id":470,"type":"article-journal","title":"Geographic Information Science: Emerging Research on the Societal Implications of the Geospatial Web","container-title":"Progress in Human Geography","page":"349-357","volume":"34","issue":"3","source":"Google Scholar","ISSN":"0309-1325","shortTitle":"Geographic information science","author":[{"family":"Elwood","given":"Sarah"}],"issued":{"date-parts":[["2010"]]}}},{"id":1722,"uris":["http://zotero.org/users/34645/items/AVDDZ3MB"],"uri":["http://zotero.org/users/34645/items/AVDDZ3MB"],"itemData":{"id":1722,"type":"article-journal","title":"New Spatial Media, New Knowledge Politics","container-title":"Transactions of the Institute of British Geographers","DOI":"0.1111/j.1475-5661.2012.00543.x","author":[{"family":"Elwood","given":"Sarah"},{"family":"Leszczynski","given":"Agnieszka"}],"issued":{"date-parts":[["2012"]]}}}],"schema":"https://github.com/citation-style-language/schema/raw/master/csl-citation.json"} </w:instrText>
      </w:r>
      <w:r>
        <w:fldChar w:fldCharType="separate"/>
      </w:r>
      <w:r w:rsidRPr="00861BF7">
        <w:t>(Elwood 2010; Elwood and Leszczynski 2012)</w:t>
      </w:r>
      <w:r>
        <w:fldChar w:fldCharType="end"/>
      </w:r>
      <w:r>
        <w:t xml:space="preserve">. </w:t>
      </w:r>
    </w:p>
    <w:p w14:paraId="5087DD99" w14:textId="15FF56F9" w:rsidR="00ED7677" w:rsidRDefault="00ED7677" w:rsidP="004E48A0">
      <w:pPr>
        <w:pStyle w:val="Normal1"/>
      </w:pPr>
      <w:r>
        <w:t>Research looking at the social and political implications of digital humanitarianism has begun fruitfully borrowing these principles to explore the values, norms, and implications of this convergence</w:t>
      </w:r>
      <w:r w:rsidR="00673948">
        <w:t xml:space="preserve"> </w:t>
      </w:r>
      <w:r w:rsidR="00673948">
        <w:fldChar w:fldCharType="begin"/>
      </w:r>
      <w:r w:rsidR="00673948">
        <w:instrText xml:space="preserve"> ADDIN ZOTERO_ITEM CSL_CITATION {"citationID":"8QtgQatV","properties":{"formattedCitation":"(Burns 2014; Crawford and Finn this issue)","plainCitation":"(Burns 2014; Crawford and Finn this issue)"},"citationItems":[{"id":789,"uris":["http://zotero.org/users/34645/items/839VHQVW"],"uri":["http://zotero.org/users/34645/items/839VHQVW"],"itemData":{"id":789,"type":"article-journal","title":"Moments of Closure in the Knowledge Politics of Digital Humanitarianism","container-title":"Geoforum","page":"51-62","volume":"53","note":"Cited by 0000","author":[{"family":"Burns","given":"Ryan"}],"issued":{"date-parts":[["2014"]]}}},{"id":3085,"uris":["http://zotero.org/users/34645/items/XAAZZGJ4"],"uri":["http://zotero.org/users/34645/items/XAAZZGJ4"],"itemData":{"id":3085,"type":"article-journal","title":"The Limits of Crisis Data: Analytical and Ethical Challenges of Using Social and Mobile Data to Understand Disasters","container-title":"GeoJournal","author":[{"family":"Crawford","given":"Kate"},{"family":"Finn","given":"Megan"}],"issued":{"literal":"this issue"}}}],"schema":"https://github.com/citation-style-language/schema/raw/master/csl-citation.json"} </w:instrText>
      </w:r>
      <w:r w:rsidR="00673948">
        <w:fldChar w:fldCharType="separate"/>
      </w:r>
      <w:r w:rsidR="00673948" w:rsidRPr="002C2091">
        <w:t>(Burns 2014; Crawford and Finn this issue)</w:t>
      </w:r>
      <w:r w:rsidR="00673948">
        <w:fldChar w:fldCharType="end"/>
      </w:r>
      <w:r>
        <w:t xml:space="preserve">. However, to date this has not interrogated the relationship of Big Data to digital humanitarianism. Such work could potentially inquire into the affordances, closures, and impacts imparted by the social nature of Big Data onto digital humanitarianism. Thus, what is needed is work toward a preliminary understanding of the social and political implications of Big Data in digital humanitarianism </w:t>
      </w:r>
      <w:proofErr w:type="spellStart"/>
      <w:r w:rsidRPr="00A95D6A">
        <w:t>viz</w:t>
      </w:r>
      <w:proofErr w:type="spellEnd"/>
      <w:r w:rsidRPr="00A95D6A">
        <w:t>-à-</w:t>
      </w:r>
      <w:proofErr w:type="spellStart"/>
      <w:r w:rsidRPr="00A95D6A">
        <w:t>viz</w:t>
      </w:r>
      <w:proofErr w:type="spellEnd"/>
      <w:r>
        <w:t xml:space="preserve"> its promises in current discourses.</w:t>
      </w:r>
    </w:p>
    <w:p w14:paraId="428D446E" w14:textId="6A9E57D1" w:rsidR="00DB4076" w:rsidRDefault="00632D0B" w:rsidP="00A5648F">
      <w:pPr>
        <w:pStyle w:val="Heading1"/>
      </w:pPr>
      <w:r>
        <w:t xml:space="preserve">Big Data within </w:t>
      </w:r>
      <w:r w:rsidR="00DB4076">
        <w:t>Digital huma</w:t>
      </w:r>
      <w:r w:rsidR="00476FB0">
        <w:t>nitarianism</w:t>
      </w:r>
    </w:p>
    <w:p w14:paraId="3D980932" w14:textId="6A04A25F" w:rsidR="00957602" w:rsidRDefault="00973E3E" w:rsidP="00B005E6">
      <w:pPr>
        <w:pStyle w:val="Normal1"/>
      </w:pPr>
      <w:r>
        <w:t xml:space="preserve">Big Data can be understood </w:t>
      </w:r>
      <w:r w:rsidR="00EE1904">
        <w:t xml:space="preserve">as an emerging subset and influential trend within </w:t>
      </w:r>
      <w:r w:rsidR="00A86C79">
        <w:t xml:space="preserve">the historical </w:t>
      </w:r>
      <w:r w:rsidR="00B25504">
        <w:t xml:space="preserve">development of </w:t>
      </w:r>
      <w:r w:rsidR="00EE1904">
        <w:t xml:space="preserve">digital humanitarianism. </w:t>
      </w:r>
      <w:r w:rsidR="00857B8D">
        <w:t xml:space="preserve">By most accounts digital humanitarianism emerged </w:t>
      </w:r>
      <w:r w:rsidR="00CA7DB7">
        <w:t xml:space="preserve">as a </w:t>
      </w:r>
      <w:r w:rsidR="00660354">
        <w:t xml:space="preserve">specialized field through the outcome of the 2010 earthquake near Port-au-Prince, Haiti </w:t>
      </w:r>
      <w:r w:rsidR="00105598">
        <w:fldChar w:fldCharType="begin"/>
      </w:r>
      <w:r w:rsidR="00343F1F">
        <w:instrText xml:space="preserve"> ADDIN ZOTERO_ITEM CSL_CITATION {"citationID":"kLUey6bk","properties":{"formattedCitation":"(Hesse 2010; Munro 2013; Zook et al. 2010)","plainCitation":"(Hesse 2010; Munro 2013; Zook et al. 2010)"},"citationItems":[{"id":422,"uris":["http://zotero.org/users/34645/items/J2WHQ5RN"],"uri":["http://zotero.org/users/34645/items/J2WHQ5RN"],"itemData":{"id":422,"type":"webpage","title":"Crisis mapping brings online tool to Haitian disaster relief effort","container-title":"The Washington Post","URL":"http://www.washingtonpost.com/wp-dyn/content/article/2010/01/15/AR2010011502650.html","author":[{"family":"Hesse","given":"Monica"}],"issued":{"date-parts":[["2010",1,16]]},"accessed":{"date-parts":[["2010",11,22]]}}},{"id":2456,"uris":["http://zotero.org/users/34645/items/RAAIAWRJ"],"uri":["http://zotero.org/users/34645/items/RAAIAWRJ"],"itemData":{"id":2456,"type":"article-journal","title":"Crowdsourcing and the Crisis-Affected Community: Lessons Learned and Looking forward from Mission 4636","container-title":"Journal of Information Retrieval","page":"210-266","volume":"16","issue":"2","DOI":"10.1007/s10791-012-9203-2","call-number":"0000","author":[{"family":"Munro","given":"Robert"}],"issued":{"date-parts":[["2013"]]},"accessed":{"date-parts":[["2013",3,25]]}}},{"id":282,"uris":["http://zotero.org/users/34645/items/CBWU6DTG"],"uri":["http://zotero.org/users/34645/items/CBWU6DTG"],"itemData":{"id":282,"type":"article-journal","title":"Volunteered Geographic Information and Crowdsourcing Disaster Relief: A Case Study of the Haitian Earthquake","container-title":"World Medical &amp; Health Policy","page":"7-33","volume":"2","issue":"2","source":"Google Scholar","shortTitle":"Volunteered Geographic Information and Crowdsourcing Disaster Relief","author":[{"family":"Zook","given":"Matthew"},{"family":"Graham","given":"Mark"},{"family":"Shelton","given":"Taylor"},{"family":"Gorman","given":"Sean"}],"issued":{"date-parts":[["2010"]]}}}],"schema":"https://github.com/citation-style-language/schema/raw/master/csl-citation.json"} </w:instrText>
      </w:r>
      <w:r w:rsidR="00105598">
        <w:fldChar w:fldCharType="separate"/>
      </w:r>
      <w:r w:rsidR="00343F1F" w:rsidRPr="00C35C89">
        <w:t>(Hesse 2010; Munro 2013; Zook et al. 2010)</w:t>
      </w:r>
      <w:r w:rsidR="00105598">
        <w:fldChar w:fldCharType="end"/>
      </w:r>
      <w:r w:rsidR="009B5E53" w:rsidRPr="009D4ADF">
        <w:rPr>
          <w:rStyle w:val="FootnoteReference"/>
        </w:rPr>
        <w:footnoteReference w:id="3"/>
      </w:r>
      <w:r w:rsidR="00B336B3">
        <w:t xml:space="preserve">. </w:t>
      </w:r>
      <w:r w:rsidR="00A5648F">
        <w:t>During this humanitarian response Mission 4636</w:t>
      </w:r>
      <w:r w:rsidR="00923D5C" w:rsidRPr="009D4ADF">
        <w:rPr>
          <w:rStyle w:val="FootnoteReference"/>
        </w:rPr>
        <w:footnoteReference w:id="4"/>
      </w:r>
      <w:r w:rsidR="00A5648F">
        <w:t xml:space="preserve"> established a dedicated SMS number through which people could report requests for help or resources; the Ushahidi platform helped coordinate the processing, georeferencing, and mapping of this </w:t>
      </w:r>
      <w:proofErr w:type="spellStart"/>
      <w:r w:rsidR="00A5648F">
        <w:t>datastream</w:t>
      </w:r>
      <w:proofErr w:type="spellEnd"/>
      <w:r w:rsidR="00A5648F">
        <w:t xml:space="preserve"> </w:t>
      </w:r>
      <w:r w:rsidR="00A5648F">
        <w:fldChar w:fldCharType="begin"/>
      </w:r>
      <w:r w:rsidR="00A51A90">
        <w:instrText xml:space="preserve"> ADDIN ZOTERO_ITEM CSL_CITATION {"citationID":"ixFdD6Ao","properties":{"formattedCitation":"(Liu, Iacucci, and Meier 2010; Meier 2010; Meier and Munro 2010)","plainCitation":"(Liu, Iacucci, and Meier 2010; Meier 2010; Meier and Munro 2010)"},"citationItems":[{"id":2655,"uris":["http://zotero.org/users/34645/items/HGXUSCU5"],"uri":["http://zotero.org/users/34645/items/HGXUSCU5"],"itemData":{"id":2655,"type":"article-journal","title":"Ushahidi Haiti and Chile: next generation crisis mapping","container-title":"ACSM Bulletin","volume":"246","abstract":"Ushahidi, which means “testimony” in Swahili, began as a one-off deployment for mapping reports of post-election violence after the December 2007 Kenyan elections. Ory Okolloh, co-founder of Ushahidi, initially shared reports she received about the violence through her blog. She soon became overwhelmed by the amount of crisis data she was receiving and asked if it was possible to create a website that would allow anyone to publicly report crisis information and “put” it on a map so that everybody could see where the information was coming from. This resulted in a group of volunteer developers and designers in Africa and the U.S. creating a website enabling public collection of near real-time crisis information via mobile phones, e-mail, and the web submission page","URL":"http://www.webmazine.org/issues/bull246/documents/ushahidi.pdf","shortTitle":"Ushahidi Haiti and Chile: next generation crisis mapping","author":[{"family":"Liu","given":"S.B."},{"family":"Iacucci","given":"A.A."},{"family":"Meier","given":"P."}],"issued":{"date-parts":[["2010"]]}}},{"id":1369,"uris":["http://zotero.org/users/34645/items/VTI75DXB"],"uri":["http://zotero.org/users/34645/items/VTI75DXB"],"itemData":{"id":1369,"type":"webpage","title":"Haiti and the Power of Crowdsourcing","container-title":"iRevolution","URL":"http://irevolution.net/2010/01/26/haiti-power-of-crowdsourcing/","author":[{"family":"Meier","given":"Patrick"}],"issued":{"date-parts":[["2010",1,26]]},"accessed":{"date-parts":[["2012",7,8]]}}},{"id":2758,"uris":["http://zotero.org/users/34645/items/VXPV785A"],"uri":["http://zotero.org/users/34645/items/VXPV785A"],"itemData":{"id":2758,"type":"article-journal","title":"The Unprecedented Role of SMS in Disaster Response: Learning from Haiti","container-title":"SAIS Review","page":"91-103","volume":"30","issue":"2","author":[{"family":"Meier","given":"Patrick"},{"family":"Munro","given":"Robert"}],"issued":{"date-parts":[["2010"]]}}}],"schema":"https://github.com/citation-style-language/schema/raw/master/csl-citation.json"} </w:instrText>
      </w:r>
      <w:r w:rsidR="00A5648F">
        <w:fldChar w:fldCharType="separate"/>
      </w:r>
      <w:r w:rsidR="00A51A90" w:rsidRPr="00A51A90">
        <w:t xml:space="preserve">(Liu, </w:t>
      </w:r>
      <w:proofErr w:type="spellStart"/>
      <w:r w:rsidR="00A51A90" w:rsidRPr="00A51A90">
        <w:t>Iacucci</w:t>
      </w:r>
      <w:proofErr w:type="spellEnd"/>
      <w:r w:rsidR="00A51A90" w:rsidRPr="00A51A90">
        <w:t>, and Meier 2010; Meier 2010; Meier and Munro 2010)</w:t>
      </w:r>
      <w:r w:rsidR="00A5648F">
        <w:fldChar w:fldCharType="end"/>
      </w:r>
      <w:r w:rsidR="00A5648F">
        <w:t>.</w:t>
      </w:r>
      <w:r w:rsidR="007C528D">
        <w:t xml:space="preserve"> Much attention has been given also to the massive amount of spatial data produced in </w:t>
      </w:r>
      <w:proofErr w:type="spellStart"/>
      <w:r w:rsidR="007C528D">
        <w:t>OpenStreetMap</w:t>
      </w:r>
      <w:proofErr w:type="spellEnd"/>
      <w:r w:rsidR="007C528D">
        <w:t xml:space="preserve"> the days following the earthquake </w:t>
      </w:r>
      <w:r w:rsidR="007C528D">
        <w:fldChar w:fldCharType="begin"/>
      </w:r>
      <w:r w:rsidR="007C528D">
        <w:instrText xml:space="preserve"> ADDIN ZOTERO_ITEM CSL_CITATION {"citationID":"F9kg7Qo8","properties":{"formattedCitation":"(Chapman 2010; Maron 2010)","plainCitation":"(Chapman 2010; Maron 2010)"},"citationItems":[{"id":109,"uris":["http://zotero.org/users/34645/items/48AZ4V45"],"uri":["http://zotero.org/users/34645/items/48AZ4V45"],"itemData":{"id":109,"type":"webpage","title":"OpenStreetMap in the First Month After the Haiti Quake | MapLoser","container-title":"MapLoser: On a Quest to Find out Where","URL":"http://www.maploser.com/2010/09/06/openstreetmap-in-the-first-month-after-the-haiti-quake/","author":[{"family":"Chapman","given":"Kate"}],"issued":{"date-parts":[["2010",9,6]]},"accessed":{"date-parts":[["2011",11,2]]}}},{"id":381,"uris":["http://zotero.org/users/34645/items/GX6K86RG"],"uri":["http://zotero.org/users/34645/items/GX6K86RG"],"itemData":{"id":381,"type":"webpage","title":"Haiti OpenStreetMap Response","container-title":"Brain Off :: Mikel Maron :: Building Digital Technology for Our Planet","URL":"http://brainoff.com/weblog/2010/01/14/1518","author":[{"family":"Maron","given":"Mikel"}],"issued":{"date-parts":[["2010",1,14]]},"accessed":{"date-parts":[["2011",11,2]]}}}],"schema":"https://github.com/citation-style-language/schema/raw/master/csl-citation.json"} </w:instrText>
      </w:r>
      <w:r w:rsidR="007C528D">
        <w:fldChar w:fldCharType="separate"/>
      </w:r>
      <w:r w:rsidR="007C528D" w:rsidRPr="007C528D">
        <w:t>(Chapman 2010; Maron 2010)</w:t>
      </w:r>
      <w:r w:rsidR="007C528D">
        <w:fldChar w:fldCharType="end"/>
      </w:r>
      <w:r w:rsidR="00962A47">
        <w:t>. E</w:t>
      </w:r>
      <w:r w:rsidR="007C528D">
        <w:t xml:space="preserve">ach of these technologies </w:t>
      </w:r>
      <w:r w:rsidR="00962A47">
        <w:t xml:space="preserve">– </w:t>
      </w:r>
      <w:r w:rsidR="007C528D">
        <w:t>and other technologies later categorized under digital humanitarianism</w:t>
      </w:r>
      <w:r w:rsidR="0008796E">
        <w:t xml:space="preserve"> </w:t>
      </w:r>
      <w:r w:rsidR="00923D5C">
        <w:t>(</w:t>
      </w:r>
      <w:r w:rsidR="0008796E">
        <w:t xml:space="preserve">such as </w:t>
      </w:r>
      <w:proofErr w:type="spellStart"/>
      <w:r w:rsidR="0008796E">
        <w:lastRenderedPageBreak/>
        <w:t>Sahana</w:t>
      </w:r>
      <w:proofErr w:type="spellEnd"/>
      <w:r w:rsidR="00923D5C">
        <w:t>)</w:t>
      </w:r>
      <w:r w:rsidR="007C528D">
        <w:t xml:space="preserve"> </w:t>
      </w:r>
      <w:r w:rsidR="00962A47">
        <w:t xml:space="preserve">– </w:t>
      </w:r>
      <w:r w:rsidR="007C528D">
        <w:t>existed p</w:t>
      </w:r>
      <w:r w:rsidR="0008796E">
        <w:t>rio</w:t>
      </w:r>
      <w:r w:rsidR="00962A47">
        <w:t>r to this humanitarian response. However,</w:t>
      </w:r>
      <w:r w:rsidR="0008796E">
        <w:t xml:space="preserve"> the Haiti response is often considered the watershed moment for the field</w:t>
      </w:r>
      <w:r w:rsidR="00923D5C">
        <w:t xml:space="preserve"> </w:t>
      </w:r>
      <w:r w:rsidR="00923D5C">
        <w:fldChar w:fldCharType="begin"/>
      </w:r>
      <w:r w:rsidR="00957602">
        <w:instrText xml:space="preserve"> ADDIN ZOTERO_ITEM CSL_CITATION {"citationID":"Z5NeZ80i","properties":{"formattedCitation":"(Crutcher and Zook 2009; Gao, Barbier, and Goolsby 2010; Meier and Munro 2010)","plainCitation":"(Crutcher and Zook 2009; Gao, Barbier, and Goolsby 2010; Meier and Munro 2010)"},"citationItems":[{"id":580,"uris":["http://zotero.org/users/34645/items/T44EZXUU"],"uri":["http://zotero.org/users/34645/items/T44EZXUU"],"itemData":{"id":580,"type":"article-journal","title":"Placemarks and waterlines: Racialized cyberscapes in post-Katrina Google Earth","container-title":"Geoforum","page":"523–534","volume":"40","issue":"4","source":"Google Scholar","shortTitle":"Placemarks and waterlines","author":[{"family":"Crutcher","given":"M."},{"family":"Zook","given":"Matthew"}],"issued":{"date-parts":[["2009"]]}}},{"id":1729,"uris":["http://zotero.org/users/34645/items/5CIHPG6A"],"uri":["http://zotero.org/users/34645/items/5CIHPG6A"],"itemData":{"id":1729,"type":"article-journal","title":"Harnessing the Crowdsourcing Power of Social Media for Disaster Relief","container-title":"Intelligent Systems, IEEE","page":"10-14","volume":"25","issue":"4","author":[{"family":"Gao","given":"Huiji"},{"family":"Barbier","given":"Geoffrey"},{"family":"Goolsby","given":"Rebecca"}],"issued":{"date-parts":[["2010"]]}}},{"id":2758,"uris":["http://zotero.org/users/34645/items/VXPV785A"],"uri":["http://zotero.org/users/34645/items/VXPV785A"],"itemData":{"id":2758,"type":"article-journal","title":"The Unprecedented Role of SMS in Disaster Response: Learning from Haiti","container-title":"SAIS Review","page":"91-103","volume":"30","issue":"2","author":[{"family":"Meier","given":"Patrick"},{"family":"Munro","given":"Robert"}],"issued":{"date-parts":[["2010"]]}}}],"schema":"https://github.com/citation-style-language/schema/raw/master/csl-citation.json"} </w:instrText>
      </w:r>
      <w:r w:rsidR="00923D5C">
        <w:fldChar w:fldCharType="separate"/>
      </w:r>
      <w:r w:rsidR="00957602" w:rsidRPr="00957602">
        <w:t>(Crutcher and Zook 2009; Gao, Barbier, and Goolsby 2010; Meier and Munro 2010)</w:t>
      </w:r>
      <w:r w:rsidR="00923D5C">
        <w:fldChar w:fldCharType="end"/>
      </w:r>
      <w:r w:rsidR="00962A47">
        <w:t xml:space="preserve">, with </w:t>
      </w:r>
      <w:proofErr w:type="spellStart"/>
      <w:r w:rsidR="00962A47">
        <w:t>Jacobo</w:t>
      </w:r>
      <w:proofErr w:type="spellEnd"/>
      <w:r w:rsidR="00962A47">
        <w:t xml:space="preserve"> Quintanilla of </w:t>
      </w:r>
      <w:proofErr w:type="spellStart"/>
      <w:r w:rsidR="00962A47">
        <w:t>Internews</w:t>
      </w:r>
      <w:proofErr w:type="spellEnd"/>
      <w:r w:rsidR="00962A47">
        <w:t xml:space="preserve"> saying, referring to the response, “Haiti has been a revolution</w:t>
      </w:r>
      <w:r w:rsidR="0008796E">
        <w:t>.</w:t>
      </w:r>
      <w:r w:rsidR="00962A47">
        <w:t xml:space="preserve"> </w:t>
      </w:r>
      <w:r w:rsidR="00962A47" w:rsidRPr="00962A47">
        <w:t>The technology</w:t>
      </w:r>
      <w:r w:rsidR="00962A47">
        <w:t xml:space="preserve"> community has engaged for the fi</w:t>
      </w:r>
      <w:r w:rsidR="00962A47" w:rsidRPr="00962A47">
        <w:t>rst time in a very important and permanent manner in a humanitarian operation</w:t>
      </w:r>
      <w:r w:rsidR="00962A47">
        <w:t xml:space="preserve">” </w:t>
      </w:r>
      <w:r w:rsidR="00962A47">
        <w:fldChar w:fldCharType="begin"/>
      </w:r>
      <w:r w:rsidR="00962A47">
        <w:instrText xml:space="preserve"> ADDIN ZOTERO_ITEM CSL_CITATION {"citationID":"GnJH6eys","properties":{"formattedCitation":"(Crowley and Chan 2011, 34)","plainCitation":"(Crowley and Chan 2011, 34)"},"citationItems":[{"id":1326,"uris":["http://zotero.org/users/34645/items/WEJSZ8BX"],"uri":["http://zotero.org/users/34645/items/WEJSZ8BX"],"itemData":{"id":1326,"type":"book","title":"Disaster relief 2.0: the future of information sharing in humanitarian emergencies","publisher":"UN Foundation &amp; Vodafone Foundation Technology Partnership","abstract":"Each major humanitarian disaster rips open a gap between the past and present, between what once was and what is now.\n\nThe 7.0 magnitude earthquake that struck less than a mile off the coast of Haiti’s capital city of Port-au-Prince in January 2010 is one of the largest sudden onset emergencies the Western hemisphere has ever seen, and it struck its poorest country. Damage from the quake collapsed poorly constructed housing and iconic government buildings alike, frequently crushing those within. It also created a chasm between what the international humanitarian community knew about Haiti prior to the quake and the reality that faced them in the quake’s aftermath.\n\nThe race to fill this information gap—to assess the damage and plan a response—is a dynamic familiar to seasoned responders to major sudden onset emergencies. After a large-scale disaster, there is always a massive effort to collect and analyze large volumes of data and distill from the chaos the critical information needed to target humanitarian aid most efficiently. But the response to the 2010 earthquake in Haiti was different.\n\nFor the first time, members of the community affected by the disaster issued pleas for help using social media and widely available mobile technologies. Around the world, thousands of ordinary citizens mobilized to aggregate, translate, and plot these pleas on maps and to organize technical efforts to support the disaster response. In one case, hundreds of geospatial information systems experts used fresh satellite imagery to rebuild missing maps of Haiti and plot a picture of the changed reality on the ground. This work—done through OpenStreetMap—became an essential element of the response, providing much of the street-level mapping data that was used for logistics and camp management.\n\n\nThe international humanitarian system was not tooled to handle these two new information fire hoses—one from the disaster-affected community and one from a mobilized swarm of global volunteers. This report seeks to understand and make recommendations for how to adapt to this new reality where collective action can lead to collective intelligence.\n\nThis work will require partnership and dialogue. Humanitarian organizations have amassed deep wisdom and experience from decades of work in the field. Yet new voices are opening the possibility of closer interactions with communities affected by disasters. And new partners are offering faster, more effective means of analyzing an ever-increasing volume and velocity of data. The challenge ahead is how to create an effective interface between these resources, and create an ecosystem where each actor understands its role.\n\nIt will not be easy. Volunteer and technical communities (V&amp;TCs) like OpenStreetMap, Ushahidi, Sahana, and CrisisMappers approach problems in ways that challenges the status quo. As organizations, some V&amp;TCs are struggling to attain financial sustainability, especially when asked to respond to successions of major disasters.\n\nThis report recommends a five-part framework for addressing these challenges:\n1. A neutral forum to surface areas of agreement and conflict between international humanitarian system and the V&amp;TCs.\n2. An innovation space where new tools and practices can be explored as experiments, allowing for the failures that are a necessary component of learning new ways of working.\n3. A deployable field team with a mandate to deploy the best available tools and practices from the V&amp;TCso the field.\n4. A research and training consortium to evaluate the work in the field and to train humanitarians and V&amp;TCs alike in the best practices for information management in a humanitarian context.\n5. A clear operational interface that outlines ways of collaborating before and during emergencies, with agreed procedures for communication, shared standards for data exchange and an understanding of roles, priorities and capabilities","URL":"http://www.globalproblems-globalsolutions-files.org/gpgs_files/pdf/2011/DisasterResponse.pdf","call-number":"0003","shortTitle":"Disaster relief 2.0: the future of information sharing in humanitarian emergencies","author":[{"family":"Crowley","given":"John"},{"family":"Chan","given":"Jennifer"}],"issued":{"date-parts":[["2011"]]}},"locator":"34"}],"schema":"https://github.com/citation-style-language/schema/raw/master/csl-citation.json"} </w:instrText>
      </w:r>
      <w:r w:rsidR="00962A47">
        <w:fldChar w:fldCharType="separate"/>
      </w:r>
      <w:r w:rsidR="00962A47" w:rsidRPr="00962A47">
        <w:t>(Crowley and Chan 2011, 34)</w:t>
      </w:r>
      <w:r w:rsidR="00962A47">
        <w:fldChar w:fldCharType="end"/>
      </w:r>
      <w:r w:rsidR="00962A47">
        <w:t>.</w:t>
      </w:r>
    </w:p>
    <w:p w14:paraId="20CA0CD6" w14:textId="21DD96A5" w:rsidR="00266394" w:rsidRDefault="00266394" w:rsidP="00B005E6">
      <w:pPr>
        <w:pStyle w:val="Normal1"/>
      </w:pPr>
      <w:r>
        <w:t>To traditional humanitarianism, digital humanitarianism</w:t>
      </w:r>
      <w:r w:rsidR="00D63AFE">
        <w:t xml:space="preserve"> can add diverse</w:t>
      </w:r>
      <w:r>
        <w:t xml:space="preserve"> techniques </w:t>
      </w:r>
      <w:r w:rsidR="00D63AFE">
        <w:t xml:space="preserve">such as </w:t>
      </w:r>
      <w:r>
        <w:t xml:space="preserve">crowdsourcing, </w:t>
      </w:r>
      <w:r w:rsidR="00D63AFE">
        <w:t xml:space="preserve">social media operations, remote volunteer collaboration, data production </w:t>
      </w:r>
      <w:r w:rsidR="0070017D">
        <w:t xml:space="preserve">and processing </w:t>
      </w:r>
      <w:r w:rsidR="00D63AFE">
        <w:t xml:space="preserve">by </w:t>
      </w:r>
      <w:r w:rsidR="0070017D">
        <w:t>people unaffiliated with a formal humanitarian institution, and “crisis mapping”</w:t>
      </w:r>
      <w:r w:rsidR="00720179">
        <w:t xml:space="preserve"> </w:t>
      </w:r>
      <w:r w:rsidR="00720179">
        <w:fldChar w:fldCharType="begin"/>
      </w:r>
      <w:r w:rsidR="00673948">
        <w:instrText xml:space="preserve"> ADDIN ZOTERO_ITEM CSL_CITATION {"citationID":"5FkL0MfO","properties":{"formattedCitation":"(Burns 2014)","plainCitation":"(Burns 2014)"},"citationItems":[{"id":789,"uris":["http://zotero.org/users/34645/items/839VHQVW"],"uri":["http://zotero.org/users/34645/items/839VHQVW"],"itemData":{"id":789,"type":"article-journal","title":"Moments of Closure in the Knowledge Politics of Digital Humanitarianism","container-title":"Geoforum","page":"51-62","volume":"53","note":"Cited by 0000","author":[{"family":"Burns","given":"Ryan"}],"issued":{"date-parts":[["2014"]]}}}],"schema":"https://github.com/citation-style-language/schema/raw/master/csl-citation.json"} </w:instrText>
      </w:r>
      <w:r w:rsidR="00720179">
        <w:fldChar w:fldCharType="separate"/>
      </w:r>
      <w:r w:rsidR="00673948" w:rsidRPr="002C2091">
        <w:t>(Burns 2014)</w:t>
      </w:r>
      <w:r w:rsidR="00720179">
        <w:fldChar w:fldCharType="end"/>
      </w:r>
      <w:r w:rsidR="0070017D">
        <w:t>.</w:t>
      </w:r>
      <w:r>
        <w:t xml:space="preserve"> </w:t>
      </w:r>
      <w:r w:rsidR="00F2220E">
        <w:t>However, t</w:t>
      </w:r>
      <w:r>
        <w:t xml:space="preserve">here is no formal relationship between the </w:t>
      </w:r>
      <w:r w:rsidR="00F2220E">
        <w:t>traditional</w:t>
      </w:r>
      <w:r>
        <w:t xml:space="preserve"> humanitarian</w:t>
      </w:r>
      <w:r w:rsidR="00F2220E">
        <w:t xml:space="preserve"> institutions and digi</w:t>
      </w:r>
      <w:r w:rsidR="00445593">
        <w:t>tal hum</w:t>
      </w:r>
      <w:r w:rsidR="009128A4">
        <w:t xml:space="preserve">anitarian organizations. </w:t>
      </w:r>
      <w:r w:rsidR="000A6D37">
        <w:t>B</w:t>
      </w:r>
      <w:r w:rsidR="009128A4">
        <w:t>ecom</w:t>
      </w:r>
      <w:r w:rsidR="000A6D37">
        <w:t>ing</w:t>
      </w:r>
      <w:r w:rsidR="009128A4">
        <w:t xml:space="preserve"> involved in a humanitarian response</w:t>
      </w:r>
      <w:r w:rsidR="00B41833">
        <w:t xml:space="preserve"> </w:t>
      </w:r>
      <w:r w:rsidR="00F2637E">
        <w:t>entails</w:t>
      </w:r>
      <w:r w:rsidR="00BB4FF3">
        <w:t xml:space="preserve"> </w:t>
      </w:r>
      <w:r w:rsidR="00B41833">
        <w:t>a traditional humanitarian agency “</w:t>
      </w:r>
      <w:r w:rsidR="00BB4FF3">
        <w:t>activating</w:t>
      </w:r>
      <w:r w:rsidR="00B41833">
        <w:t xml:space="preserve">” </w:t>
      </w:r>
      <w:r w:rsidR="00BB4FF3">
        <w:t>a digital humanitarian organization</w:t>
      </w:r>
      <w:r w:rsidR="00DD420A">
        <w:t xml:space="preserve">, many of which </w:t>
      </w:r>
      <w:r w:rsidR="00AE04D0">
        <w:t xml:space="preserve">are affiliated with coordinating organizations such as </w:t>
      </w:r>
      <w:r w:rsidR="00DD420A">
        <w:t>th</w:t>
      </w:r>
      <w:r w:rsidR="00AE04D0">
        <w:t xml:space="preserve">e Digital Humanitarian Network and </w:t>
      </w:r>
      <w:proofErr w:type="spellStart"/>
      <w:r w:rsidR="00AE04D0">
        <w:t>N</w:t>
      </w:r>
      <w:r w:rsidR="008566D3">
        <w:t>etHope</w:t>
      </w:r>
      <w:proofErr w:type="spellEnd"/>
      <w:r w:rsidR="008566D3">
        <w:t>.</w:t>
      </w:r>
      <w:r w:rsidR="00515CAF">
        <w:t xml:space="preserve"> </w:t>
      </w:r>
      <w:r w:rsidR="00754101">
        <w:t>Activa</w:t>
      </w:r>
      <w:r w:rsidR="009275BD">
        <w:t>tions are limited periods of time when the formal humanitarian agency tasks a digital humanitarian group with specific tasks; activations normally last between 24 hours and a month.</w:t>
      </w:r>
    </w:p>
    <w:p w14:paraId="255147B2" w14:textId="171382F6" w:rsidR="00076F0C" w:rsidRPr="00076F0C" w:rsidRDefault="0051338A" w:rsidP="00B005E6">
      <w:pPr>
        <w:pStyle w:val="Normal1"/>
      </w:pPr>
      <w:r>
        <w:t>Within d</w:t>
      </w:r>
      <w:r w:rsidR="00076F0C" w:rsidRPr="00076F0C">
        <w:t>igital humanitarianism conversations around Big Data</w:t>
      </w:r>
      <w:r>
        <w:t xml:space="preserve"> have only recently commenced</w:t>
      </w:r>
      <w:r w:rsidR="00913761">
        <w:t xml:space="preserve">, </w:t>
      </w:r>
      <w:r w:rsidR="00FB6CB8">
        <w:t>with</w:t>
      </w:r>
      <w:r w:rsidR="00913761">
        <w:t xml:space="preserve"> most</w:t>
      </w:r>
      <w:r w:rsidR="00FB6CB8">
        <w:t xml:space="preserve"> conceptualizing</w:t>
      </w:r>
      <w:r w:rsidR="00913761">
        <w:t xml:space="preserve"> Big Data </w:t>
      </w:r>
      <w:r w:rsidR="00FB6CB8">
        <w:t xml:space="preserve">merely </w:t>
      </w:r>
      <w:r w:rsidR="00913761">
        <w:t>as a new source of data</w:t>
      </w:r>
      <w:r w:rsidR="00076F0C" w:rsidRPr="00076F0C">
        <w:t xml:space="preserve">. </w:t>
      </w:r>
      <w:proofErr w:type="spellStart"/>
      <w:r w:rsidR="00076F0C" w:rsidRPr="00076F0C">
        <w:t>Letouzé</w:t>
      </w:r>
      <w:proofErr w:type="spellEnd"/>
      <w:r>
        <w:t xml:space="preserve"> </w:t>
      </w:r>
      <w:r>
        <w:fldChar w:fldCharType="begin"/>
      </w:r>
      <w:r w:rsidR="00515CAF">
        <w:instrText xml:space="preserve"> ADDIN ZOTERO_ITEM CSL_CITATION {"citationID":"ywGP24Qu","properties":{"formattedCitation":"(2012, 9)","plainCitation":"(2012, 9)"},"citationItems":[{"id":2418,"uris":["http://zotero.org/users/34645/items/D9ZAB844"],"uri":["http://zotero.org/users/34645/items/D9ZAB844"],"itemData":{"id":2418,"type":"article-journal","title":"Big Data for Development: Challenges &amp; Opportunities","container-title":"UN Global Pulse","page":"47","abstract":"Innovations in technology and greater affordability of digital devices have presided over today’s Age of Big Data, an umbrella term for the explosion in the quantity and diversity of high frequency digital data. These data hold the potential—as yet largely untapped— to allow decision makers to track development progress, improve social protection, and understand where existing policies and programmes require adjustment.\n\nTurning Big Data—call logs, mobile-banking transactions, online user-generated content such as blog posts and Tweets, online searches, satellite images, etc.—into actionable information requires using computational techniques to unveil trends and patterns within and between these extremely large socioeconomic datasets. New insights gleaned from such data mining should complement official statistics, survey data, and information generated by Early Warning Systems, adding depth and nuances on human behaviours and experiences—and doing so in real time, thereby narrowing both information and time gaps.\n\nWith the promise come questions about the analytical value and thus policy relevance of this data—including concerns over the relevance of the data in developing country contexts, its representativeness, its reliability—as well as the overarching privacy issues of utilising personal data. This paper does not offer a grand theory of technology-driven social change in the Big Data era. Rather it aims to delineate the main concerns and challenges raised by “Big Data for Development” as concretely and openly as  possible, and to suggest ways to address at least a few aspects of each. It is important to recognise that Big Data and real-time analytics are no modern panacea for age-old development challenges. That said, the diffusion of data science to the realm of international development nevertheless constitutes a genuine opportunity to bring powerful new tools to the fight against poverty, hunger and disease.","call-number":"0000","note":"May","shortTitle":"Big Data for Development: Challenges &amp; Opportunities","author":[{"family":"Letouzé","given":"Emmanuel"}],"issued":{"date-parts":[["2012",5]]}},"locator":"9","suppress-author":true}],"schema":"https://github.com/citation-style-language/schema/raw/master/csl-citation.json"} </w:instrText>
      </w:r>
      <w:r>
        <w:fldChar w:fldCharType="separate"/>
      </w:r>
      <w:r w:rsidR="00515CAF" w:rsidRPr="00515CAF">
        <w:t>(2012, 9)</w:t>
      </w:r>
      <w:r>
        <w:fldChar w:fldCharType="end"/>
      </w:r>
      <w:r w:rsidR="00076F0C" w:rsidRPr="00076F0C">
        <w:t xml:space="preserve"> </w:t>
      </w:r>
      <w:r>
        <w:t>claims the Big Data</w:t>
      </w:r>
      <w:r w:rsidR="00076F0C" w:rsidRPr="00076F0C">
        <w:t xml:space="preserve"> "re</w:t>
      </w:r>
      <w:r>
        <w:t xml:space="preserve">volution" is "extremely recent </w:t>
      </w:r>
      <w:r w:rsidR="00076F0C" w:rsidRPr="00076F0C">
        <w:t>(less than one decade old), extremely rapid (the growth is exponential), and immens</w:t>
      </w:r>
      <w:r>
        <w:t xml:space="preserve">ely consequential for society, </w:t>
      </w:r>
      <w:r w:rsidR="00076F0C" w:rsidRPr="0051338A">
        <w:rPr>
          <w:i/>
        </w:rPr>
        <w:t>perhaps especially for developing countries</w:t>
      </w:r>
      <w:r w:rsidR="00076F0C" w:rsidRPr="00076F0C">
        <w:t xml:space="preserve">" [emphasis mine]. </w:t>
      </w:r>
      <w:proofErr w:type="spellStart"/>
      <w:r w:rsidR="00076F0C" w:rsidRPr="00076F0C">
        <w:t>Letouzé</w:t>
      </w:r>
      <w:proofErr w:type="spellEnd"/>
      <w:r w:rsidR="00076F0C" w:rsidRPr="00076F0C">
        <w:t xml:space="preserve"> thus distin</w:t>
      </w:r>
      <w:r>
        <w:t xml:space="preserve">guishes a Big Data moment </w:t>
      </w:r>
      <w:r w:rsidR="00076F0C" w:rsidRPr="00076F0C">
        <w:t xml:space="preserve">by positing a clean historic break: at a relatively discrete point Big Data emerged as an exponentially-growing </w:t>
      </w:r>
      <w:r w:rsidR="003A796F">
        <w:t>flow and store of data</w:t>
      </w:r>
      <w:r w:rsidR="00076F0C" w:rsidRPr="00076F0C">
        <w:t xml:space="preserve"> that </w:t>
      </w:r>
      <w:r w:rsidR="00913761">
        <w:t>affects</w:t>
      </w:r>
      <w:r w:rsidR="00076F0C" w:rsidRPr="00076F0C">
        <w:t xml:space="preserve"> society in fundamental ways</w:t>
      </w:r>
      <w:r w:rsidRPr="009D4ADF">
        <w:rPr>
          <w:rStyle w:val="FootnoteReference"/>
        </w:rPr>
        <w:footnoteReference w:id="5"/>
      </w:r>
      <w:r>
        <w:t>.</w:t>
      </w:r>
      <w:r w:rsidR="004C517F">
        <w:t xml:space="preserve"> De-historicizing in this way is a common approach to Big Data </w:t>
      </w:r>
      <w:r w:rsidR="004C517F">
        <w:fldChar w:fldCharType="begin"/>
      </w:r>
      <w:r w:rsidR="004C517F">
        <w:instrText xml:space="preserve"> ADDIN ZOTERO_ITEM CSL_CITATION {"citationID":"dMzU9t26","properties":{"formattedCitation":"(Barnes 2013; Barnes and Wilson forthcoming)","plainCitation":"(Barnes 2013; Barnes and Wilson forthcoming)"},"citationItems":[{"id":3066,"uris":["http://zotero.org/users/34645/items/QWBAK2HA"],"uri":["http://zotero.org/users/34645/items/QWBAK2HA"],"itemData":{"id":3066,"type":"article-journal","title":"Big Data, Little History","container-title":"Dialogues in Human Geography","page":"297-302","volume":"3","author":[{"family":"Barnes","given":"Trevor"}],"issued":{"date-parts":[["2013"]]}}},{"id":3068,"uris":["http://zotero.org/users/34645/items/E2INQDMT"],"uri":["http://zotero.org/users/34645/items/E2INQDMT"],"itemData":{"id":3068,"type":"article-journal","title":"Big Data, Social Physics and Spatial Analysis: The Early Years","container-title":"Big Data &amp; Society","author":[{"family":"Barnes","given":"Trevor"},{"family":"Wilson","given":"Matthew"}],"issued":{"literal":"forthcoming"}}}],"schema":"https://github.com/citation-style-language/schema/raw/master/csl-citation.json"} </w:instrText>
      </w:r>
      <w:r w:rsidR="004C517F">
        <w:fldChar w:fldCharType="separate"/>
      </w:r>
      <w:r w:rsidR="004C517F" w:rsidRPr="002C2091">
        <w:t>(Barnes 2013; Barnes and Wilson forthcoming)</w:t>
      </w:r>
      <w:r w:rsidR="004C517F">
        <w:fldChar w:fldCharType="end"/>
      </w:r>
      <w:r w:rsidR="004C517F">
        <w:t>.</w:t>
      </w:r>
      <w:r w:rsidR="003A796F">
        <w:t xml:space="preserve"> A</w:t>
      </w:r>
      <w:r>
        <w:t xml:space="preserve">t stake </w:t>
      </w:r>
      <w:r w:rsidR="003A796F">
        <w:t>alongside this new data source is</w:t>
      </w:r>
      <w:r>
        <w:t xml:space="preserve">, as </w:t>
      </w:r>
      <w:r w:rsidR="00076F0C" w:rsidRPr="00076F0C">
        <w:t>UN OCHA</w:t>
      </w:r>
      <w:r>
        <w:t xml:space="preserve"> </w:t>
      </w:r>
      <w:r>
        <w:fldChar w:fldCharType="begin"/>
      </w:r>
      <w:r w:rsidR="00515CAF">
        <w:instrText xml:space="preserve"> ADDIN ZOTERO_ITEM CSL_CITATION {"citationID":"VZIdgptX","properties":{"formattedCitation":"(2013, 3)","plainCitation":"(2013, 3)"},"citationItems":[{"id":2843,"uris":["http://zotero.org/users/34645/items/4CA9CU6G"],"uri":["http://zotero.org/users/34645/items/4CA9CU6G"],"itemData":{"id":2843,"type":"report","title":"Humanitarianism in the Network Age","collection-title":"OCHA Policy and Studies Series","publisher":"UN Office for the Coordination of Humanitarian Affairs","URL":"https://ochanet.unocha.org/p/Documents/WEB Humanitarianism in the Network Age vF single.pdf","call-number":"0000","author":[{"family":"United Nations Office for the Coordination of Humanitarian Affairs","given":""}],"issued":{"date-parts":[["2013"]]},"accessed":{"date-parts":[["2013",4,15]]}},"locator":"3","suppress-author":true}],"schema":"https://github.com/citation-style-language/schema/raw/master/csl-citation.json"} </w:instrText>
      </w:r>
      <w:r>
        <w:fldChar w:fldCharType="separate"/>
      </w:r>
      <w:r w:rsidR="00515CAF" w:rsidRPr="00515CAF">
        <w:t>(2013, 3)</w:t>
      </w:r>
      <w:r>
        <w:fldChar w:fldCharType="end"/>
      </w:r>
      <w:r w:rsidR="00076F0C" w:rsidRPr="00076F0C">
        <w:t xml:space="preserve"> puts it, "a better model for making humanitarian policy, whereby people determine their own priorities and then communicate them to those who would assist."</w:t>
      </w:r>
      <w:r w:rsidR="003A796F">
        <w:t xml:space="preserve"> </w:t>
      </w:r>
      <w:r w:rsidR="00076F0C" w:rsidRPr="00076F0C">
        <w:t xml:space="preserve">Despite the promise of digital humanitarianism being large numbers of people contributing large amounts of data, this quote suggests that individual people are communicating directly with those in control of resource allocations. </w:t>
      </w:r>
      <w:r>
        <w:t>Similarly</w:t>
      </w:r>
      <w:r w:rsidR="00076F0C" w:rsidRPr="00076F0C">
        <w:t>,</w:t>
      </w:r>
      <w:r>
        <w:t xml:space="preserve"> </w:t>
      </w:r>
      <w:proofErr w:type="spellStart"/>
      <w:r w:rsidR="00076F0C" w:rsidRPr="00076F0C">
        <w:t>Ziemke</w:t>
      </w:r>
      <w:proofErr w:type="spellEnd"/>
      <w:r>
        <w:t xml:space="preserve"> </w:t>
      </w:r>
      <w:r>
        <w:fldChar w:fldCharType="begin"/>
      </w:r>
      <w:r w:rsidR="00515CAF">
        <w:instrText xml:space="preserve"> ADDIN ZOTERO_ITEM CSL_CITATION {"citationID":"v8sS2CtZ","properties":{"formattedCitation":"(2012, 108)","plainCitation":"(2012, 108)"},"citationItems":[{"id":2319,"uris":["http://zotero.org/users/34645/items/32VHQIJX"],"uri":["http://zotero.org/users/34645/items/32VHQIJX"],"itemData":{"id":2319,"type":"article-journal","title":"Crisis Mapping: The Construction of a New Interdisciplinary Field?","container-title":"Journal of Map &amp; Geography Libraries: Advances in Geospatial Information, Collections &amp; Archives","page":"101-117","volume":"8","issue":"2","author":[{"family":"Ziemke","given":"Jen"}],"issued":{"date-parts":[["2012"]]}},"locator":"108","suppress-author":true}],"schema":"https://github.com/citation-style-language/schema/raw/master/csl-citation.json"} </w:instrText>
      </w:r>
      <w:r>
        <w:fldChar w:fldCharType="separate"/>
      </w:r>
      <w:r w:rsidR="00515CAF" w:rsidRPr="00515CAF">
        <w:t>(2012, 108)</w:t>
      </w:r>
      <w:r>
        <w:fldChar w:fldCharType="end"/>
      </w:r>
      <w:r w:rsidR="00076F0C" w:rsidRPr="00076F0C">
        <w:t xml:space="preserve"> </w:t>
      </w:r>
      <w:r>
        <w:t>argues that</w:t>
      </w:r>
      <w:r w:rsidR="00076F0C" w:rsidRPr="00076F0C">
        <w:t xml:space="preserve"> the goal of digital humanitarianism is not to connect the many needy individuals with aid providers but instead provide institutions with "just the right piece of information that might save a life." Notwithstanding these irreconcilable discrepancies, incorporating Big Data into workflows is said to help develop "data-driven decision-making processes" - which are contrasted with "experience and intuition" (</w:t>
      </w:r>
      <w:proofErr w:type="spellStart"/>
      <w:r w:rsidR="00076F0C" w:rsidRPr="00076F0C">
        <w:t>Letouzé</w:t>
      </w:r>
      <w:proofErr w:type="spellEnd"/>
      <w:r w:rsidR="00076F0C" w:rsidRPr="00076F0C">
        <w:t xml:space="preserve"> 2012, 12). This sentiment reflects the view put forward in the highly criticized article on Big Data by editor of Wired, Chris Anderson</w:t>
      </w:r>
      <w:r w:rsidR="003349EE">
        <w:t xml:space="preserve"> </w:t>
      </w:r>
      <w:r w:rsidR="003349EE">
        <w:fldChar w:fldCharType="begin"/>
      </w:r>
      <w:r w:rsidR="003349EE">
        <w:instrText xml:space="preserve"> ADDIN ZOTERO_ITEM CSL_CITATION {"citationID":"hiZddOHU","properties":{"formattedCitation":"(2007)","plainCitation":"(2007)"},"citationItems":[{"id":820,"uris":["http://zotero.org/users/34645/items/DGB9HN9V"],"uri":["http://zotero.org/users/34645/items/DGB9HN9V"],"itemData":{"id":820,"type":"webpage","title":"The End of Theory: The Data Deluge Makes the Scientific Method Obsolete","container-title":"Wired","abstract":"Get the latest in science news, including space, physics, planet earth, discoveries, NASA, satellites, and space travel from Wired.com","URL":"http://www.wired.com/science/discoveries/magazine/16-07/pb_theory","shortTitle":"The End of Theory","author":[{"family":"Anderson","given":"Chris"}],"issued":{"date-parts":[["2007",6,23]]},"accessed":{"date-parts":[["2012",12,17]]}},"suppress-author":true}],"schema":"https://github.com/citation-style-language/schema/raw/master/csl-citation.json"} </w:instrText>
      </w:r>
      <w:r w:rsidR="003349EE">
        <w:fldChar w:fldCharType="separate"/>
      </w:r>
      <w:r w:rsidR="003349EE" w:rsidRPr="003349EE">
        <w:t>(2007)</w:t>
      </w:r>
      <w:r w:rsidR="003349EE">
        <w:fldChar w:fldCharType="end"/>
      </w:r>
      <w:r w:rsidR="00076F0C" w:rsidRPr="00076F0C">
        <w:t>:</w:t>
      </w:r>
    </w:p>
    <w:p w14:paraId="3A3846F0" w14:textId="77777777" w:rsidR="00076F0C" w:rsidRPr="00076F0C" w:rsidRDefault="00076F0C" w:rsidP="00076F0C">
      <w:pPr>
        <w:ind w:firstLine="360"/>
        <w:rPr>
          <w:rFonts w:ascii="Times New Roman" w:hAnsi="Times New Roman" w:cs="Times New Roman"/>
        </w:rPr>
      </w:pPr>
    </w:p>
    <w:p w14:paraId="1C0645C6" w14:textId="65E1DE8C" w:rsidR="00076F0C" w:rsidRPr="00076F0C" w:rsidRDefault="00076F0C" w:rsidP="00B005E6">
      <w:pPr>
        <w:pStyle w:val="quoteText"/>
      </w:pPr>
      <w:r w:rsidRPr="00076F0C">
        <w:t xml:space="preserve">This is a world where massive amounts of data and applied mathematics replace every other tool that might be brought to bear. Out with every theory of human behavior, from linguistics to sociology. Forget taxonomy, ontology, and psychology. Who knows why people do what they do? </w:t>
      </w:r>
      <w:r w:rsidRPr="00076F0C">
        <w:lastRenderedPageBreak/>
        <w:t>The point is they do it, and we can track and measure it with unprecedented fidelity. With enough data, the numbers s</w:t>
      </w:r>
      <w:r w:rsidR="003349EE">
        <w:t>peak for themselves.</w:t>
      </w:r>
    </w:p>
    <w:p w14:paraId="37AF7594" w14:textId="77777777" w:rsidR="00076F0C" w:rsidRPr="00076F0C" w:rsidRDefault="00076F0C" w:rsidP="00076F0C">
      <w:pPr>
        <w:ind w:firstLine="360"/>
        <w:rPr>
          <w:rFonts w:ascii="Times New Roman" w:hAnsi="Times New Roman" w:cs="Times New Roman"/>
        </w:rPr>
      </w:pPr>
    </w:p>
    <w:p w14:paraId="613E6E87" w14:textId="27932724" w:rsidR="00076F0C" w:rsidRPr="00076F0C" w:rsidRDefault="00076F0C" w:rsidP="00B005E6">
      <w:pPr>
        <w:pStyle w:val="Normal1"/>
      </w:pPr>
      <w:r w:rsidRPr="00076F0C">
        <w:t>However, discussions of the relationship between Big Data and digital humanitarianism ten</w:t>
      </w:r>
      <w:r w:rsidR="00305A85">
        <w:t xml:space="preserve">d to be cautiously optimistic. </w:t>
      </w:r>
      <w:proofErr w:type="spellStart"/>
      <w:r w:rsidRPr="00076F0C">
        <w:t>Letouzé</w:t>
      </w:r>
      <w:proofErr w:type="spellEnd"/>
      <w:r w:rsidRPr="00076F0C">
        <w:t xml:space="preserve"> </w:t>
      </w:r>
      <w:r w:rsidR="00305A85">
        <w:fldChar w:fldCharType="begin"/>
      </w:r>
      <w:r w:rsidR="00305A85">
        <w:instrText xml:space="preserve"> ADDIN ZOTERO_ITEM CSL_CITATION {"citationID":"cfzGbp5l","properties":{"formattedCitation":"(2012)","plainCitation":"(2012)"},"citationItems":[{"id":2418,"uris":["http://zotero.org/users/34645/items/D9ZAB844"],"uri":["http://zotero.org/users/34645/items/D9ZAB844"],"itemData":{"id":2418,"type":"article-journal","title":"Big Data for Development: Challenges &amp; Opportunities","container-title":"UN Global Pulse","page":"47","abstract":"Innovations in technology and greater affordability of digital devices have presided over today’s Age of Big Data, an umbrella term for the explosion in the quantity and diversity of high frequency digital data. These data hold the potential—as yet largely untapped— to allow decision makers to track development progress, improve social protection, and understand where existing policies and programmes require adjustment.\n\nTurning Big Data—call logs, mobile-banking transactions, online user-generated content such as blog posts and Tweets, online searches, satellite images, etc.—into actionable information requires using computational techniques to unveil trends and patterns within and between these extremely large socioeconomic datasets. New insights gleaned from such data mining should complement official statistics, survey data, and information generated by Early Warning Systems, adding depth and nuances on human behaviours and experiences—and doing so in real time, thereby narrowing both information and time gaps.\n\nWith the promise come questions about the analytical value and thus policy relevance of this data—including concerns over the relevance of the data in developing country contexts, its representativeness, its reliability—as well as the overarching privacy issues of utilising personal data. This paper does not offer a grand theory of technology-driven social change in the Big Data era. Rather it aims to delineate the main concerns and challenges raised by “Big Data for Development” as concretely and openly as  possible, and to suggest ways to address at least a few aspects of each. It is important to recognise that Big Data and real-time analytics are no modern panacea for age-old development challenges. That said, the diffusion of data science to the realm of international development nevertheless constitutes a genuine opportunity to bring powerful new tools to the fight against poverty, hunger and disease.","call-number":"0000","note":"May","shortTitle":"Big Data for Development: Challenges &amp; Opportunities","author":[{"family":"Letouzé","given":"Emmanuel"}],"issued":{"date-parts":[["2012",5]]}},"suppress-author":true}],"schema":"https://github.com/citation-style-language/schema/raw/master/csl-citation.json"} </w:instrText>
      </w:r>
      <w:r w:rsidR="00305A85">
        <w:fldChar w:fldCharType="separate"/>
      </w:r>
      <w:r w:rsidR="00305A85" w:rsidRPr="00305A85">
        <w:t>(2012)</w:t>
      </w:r>
      <w:r w:rsidR="00305A85">
        <w:fldChar w:fldCharType="end"/>
      </w:r>
      <w:r w:rsidRPr="00076F0C">
        <w:t xml:space="preserve"> the challenges facing digital humanitarianism as falling into </w:t>
      </w:r>
      <w:r w:rsidR="00BE259A">
        <w:t>five</w:t>
      </w:r>
      <w:r w:rsidR="00BE259A" w:rsidRPr="00076F0C">
        <w:t xml:space="preserve"> </w:t>
      </w:r>
      <w:r w:rsidRPr="00076F0C">
        <w:t xml:space="preserve">broad categories: 1) privacy, 2) access/sharing, 3) extracting meaning from qualitative text, 4) </w:t>
      </w:r>
      <w:proofErr w:type="spellStart"/>
      <w:r w:rsidRPr="00076F0C">
        <w:t>apophenia</w:t>
      </w:r>
      <w:proofErr w:type="spellEnd"/>
      <w:r w:rsidRPr="00076F0C">
        <w:t xml:space="preserve">, </w:t>
      </w:r>
      <w:r w:rsidR="00BE259A">
        <w:t>5</w:t>
      </w:r>
      <w:r w:rsidRPr="00076F0C">
        <w:t>) detecting anomalies. Similar characterizations of challenges can be</w:t>
      </w:r>
      <w:r w:rsidR="00305A85">
        <w:t xml:space="preserve"> seen elsewhere </w:t>
      </w:r>
      <w:r w:rsidR="00305A85">
        <w:fldChar w:fldCharType="begin"/>
      </w:r>
      <w:r w:rsidR="008A5B6B">
        <w:instrText xml:space="preserve"> ADDIN ZOTERO_ITEM CSL_CITATION {"citationID":"3vfgkfvW","properties":{"formattedCitation":"(HPCR 2012)","plainCitation":"(HPCR 2012)"},"citationItems":[{"id":2949,"uris":["http://zotero.org/users/34645/items/I277JTAJ"],"uri":["http://zotero.org/users/34645/items/I277JTAJ"],"itemData":{"id":2949,"type":"webpage","title":"Live Web Seminar 49: Monitoring Humanitarian Crises in the Digital Age: Crisis Mapping, Crowdsourcing, and Satellite Imagery","container-title":"Harvard Program on Humanitarian University Policy and Conflict Research","URL":"http://hpcrresearch.org/events/live-web-seminar-49-monitoring-humanitarian-crises-digital-age-crisis-mapping-crowdsourcing-4","author":[{"family":"Harvard Program on Humanitarian Policy and Conflict Research","given":""}],"issued":{"date-parts":[["2012",12,13]]},"accessed":{"date-parts":[["2013",10,20]]}},"suppress-author":true,"prefix":"HPCR"}],"schema":"https://github.com/citation-style-language/schema/raw/master/csl-citation.json"} </w:instrText>
      </w:r>
      <w:r w:rsidR="00305A85">
        <w:fldChar w:fldCharType="separate"/>
      </w:r>
      <w:r w:rsidR="008A5B6B" w:rsidRPr="002C2091">
        <w:t>(HPCR 2012)</w:t>
      </w:r>
      <w:r w:rsidR="00305A85">
        <w:fldChar w:fldCharType="end"/>
      </w:r>
      <w:r w:rsidRPr="00076F0C">
        <w:t>, usually framing challenges in ways that make them addressable through technological means. This conceptualization sees "challenges" in terms of hindrances to the integration of Big Data and humanitarianism, and "progress" as moving toward increasing integration of Big Data into humanitarianism.</w:t>
      </w:r>
    </w:p>
    <w:p w14:paraId="65B54B9F" w14:textId="7399A481" w:rsidR="00076F0C" w:rsidRDefault="00076F0C" w:rsidP="00B005E6">
      <w:pPr>
        <w:pStyle w:val="Normal1"/>
      </w:pPr>
      <w:r w:rsidRPr="00076F0C">
        <w:t>These early conversatio</w:t>
      </w:r>
      <w:r w:rsidR="00A44ACE">
        <w:t xml:space="preserve">ns suggest a Big Data future is, for those managing the development of digital humanitarianism, seen as </w:t>
      </w:r>
      <w:r w:rsidR="0091677D">
        <w:t xml:space="preserve">imminent, </w:t>
      </w:r>
      <w:r w:rsidRPr="00076F0C">
        <w:t>value-</w:t>
      </w:r>
      <w:r w:rsidR="00A44ACE">
        <w:t>neutral</w:t>
      </w:r>
      <w:r w:rsidR="0091677D">
        <w:t>, and mostly centered on new data sources</w:t>
      </w:r>
      <w:r w:rsidRPr="00076F0C">
        <w:t xml:space="preserve">, with obstacles delegated to </w:t>
      </w:r>
      <w:proofErr w:type="spellStart"/>
      <w:r w:rsidRPr="00076F0C">
        <w:t>technicist</w:t>
      </w:r>
      <w:proofErr w:type="spellEnd"/>
      <w:r w:rsidRPr="00076F0C">
        <w:t xml:space="preserve"> solutions</w:t>
      </w:r>
      <w:r w:rsidR="00834AFA" w:rsidRPr="009D4ADF">
        <w:rPr>
          <w:rStyle w:val="FootnoteReference"/>
        </w:rPr>
        <w:footnoteReference w:id="6"/>
      </w:r>
      <w:r w:rsidRPr="00076F0C">
        <w:t>. This conceptualization stands at odds with the research showing how technologies, data, and society are co-constitutive</w:t>
      </w:r>
      <w:r w:rsidR="006E0B44">
        <w:t>, such as in critical, feminist, and participatory GIS</w:t>
      </w:r>
      <w:r w:rsidRPr="00076F0C">
        <w:t xml:space="preserve">. Not only does the convergence of Big Data and humanitarianism depend on a particular social shaping of technologies and data, but Big Data itself embodies particular values, social relations, and epistemologies. </w:t>
      </w:r>
    </w:p>
    <w:p w14:paraId="3FF6349D" w14:textId="634D324A" w:rsidR="00884891" w:rsidRDefault="00884891" w:rsidP="002C2091">
      <w:pPr>
        <w:pStyle w:val="Heading1"/>
      </w:pPr>
      <w:r>
        <w:t>Methods</w:t>
      </w:r>
    </w:p>
    <w:p w14:paraId="5C4EC59C" w14:textId="69C15BC5" w:rsidR="00C51C5A" w:rsidRDefault="00FF7523" w:rsidP="00B005E6">
      <w:pPr>
        <w:pStyle w:val="Normal1"/>
      </w:pPr>
      <w:r>
        <w:t xml:space="preserve">The following sections have been developed </w:t>
      </w:r>
      <w:r w:rsidR="00E464C1">
        <w:t>with evidence from a</w:t>
      </w:r>
      <w:r w:rsidR="00D269E3">
        <w:t xml:space="preserve"> recent</w:t>
      </w:r>
      <w:r w:rsidR="00E464C1">
        <w:t xml:space="preserve"> one-year </w:t>
      </w:r>
      <w:r w:rsidR="00E464C1" w:rsidRPr="00E464C1">
        <w:rPr>
          <w:i/>
        </w:rPr>
        <w:t>extended case method</w:t>
      </w:r>
      <w:r w:rsidR="00E464C1">
        <w:t xml:space="preserve"> </w:t>
      </w:r>
      <w:r w:rsidR="00E464C1">
        <w:fldChar w:fldCharType="begin"/>
      </w:r>
      <w:r w:rsidR="008A3223">
        <w:instrText xml:space="preserve"> ADDIN ZOTERO_ITEM CSL_CITATION {"citationID":"vUuTr0A7","properties":{"formattedCitation":"(see: Burawoy 1998)","plainCitation":"(see: Burawoy 1998)"},"citationItems":[{"id":565,"uris":["http://zotero.org/users/34645/items/SAW3BS9N"],"uri":["http://zotero.org/users/34645/items/SAW3BS9N"],"itemData":{"id":565,"type":"article-journal","title":"The Extended Case Method","container-title":"Sociological Theory","page":"4-33","volume":"16","issue":"1","author":[{"family":"Burawoy","given":"Michael"}],"issued":{"date-parts":[["1998"]]}},"prefix":"see: "}],"schema":"https://github.com/citation-style-language/schema/raw/master/csl-citation.json"} </w:instrText>
      </w:r>
      <w:r w:rsidR="00E464C1">
        <w:fldChar w:fldCharType="separate"/>
      </w:r>
      <w:r w:rsidR="008A3223" w:rsidRPr="008A3223">
        <w:t>(see: Burawoy 1998)</w:t>
      </w:r>
      <w:r w:rsidR="00E464C1">
        <w:fldChar w:fldCharType="end"/>
      </w:r>
      <w:r w:rsidR="00E464C1">
        <w:t xml:space="preserve"> re</w:t>
      </w:r>
      <w:r w:rsidR="005C0757">
        <w:t xml:space="preserve">search project </w:t>
      </w:r>
      <w:r w:rsidR="00E2423E">
        <w:t xml:space="preserve">that commenced from </w:t>
      </w:r>
      <w:r w:rsidR="005C0757">
        <w:t xml:space="preserve">work with </w:t>
      </w:r>
      <w:r w:rsidR="00710C60">
        <w:t xml:space="preserve">a </w:t>
      </w:r>
      <w:r w:rsidR="00D269E3">
        <w:t>research institut</w:t>
      </w:r>
      <w:r w:rsidR="00E2423E">
        <w:t>ion</w:t>
      </w:r>
      <w:r w:rsidR="00710C60">
        <w:t xml:space="preserve">. </w:t>
      </w:r>
      <w:r w:rsidR="00E2423E">
        <w:t xml:space="preserve">My work with this institution introduced me </w:t>
      </w:r>
      <w:r w:rsidR="005645EB">
        <w:t>to many of the key actors and developments of digital humanitarianism, and thus</w:t>
      </w:r>
      <w:r w:rsidR="00E2423E">
        <w:t xml:space="preserve"> </w:t>
      </w:r>
      <w:r w:rsidR="00F97072">
        <w:t>I engage</w:t>
      </w:r>
      <w:r w:rsidR="00E2423E">
        <w:t>d</w:t>
      </w:r>
      <w:r w:rsidR="00F97072">
        <w:t xml:space="preserve"> this particular case as an especially fruitful site for exploring how digital humanitarianism has developed and is im</w:t>
      </w:r>
      <w:r w:rsidR="00340538">
        <w:t xml:space="preserve">pacting broader-scale relations. </w:t>
      </w:r>
      <w:r w:rsidR="00710C60">
        <w:t>The</w:t>
      </w:r>
      <w:r w:rsidR="00D269E3">
        <w:t xml:space="preserve"> institut</w:t>
      </w:r>
      <w:r w:rsidR="00E2423E">
        <w:t>ion</w:t>
      </w:r>
      <w:r w:rsidR="00D269E3">
        <w:t xml:space="preserve"> </w:t>
      </w:r>
      <w:r w:rsidR="00F97072">
        <w:t xml:space="preserve">itself </w:t>
      </w:r>
      <w:r w:rsidR="007D638F">
        <w:t>pioneer</w:t>
      </w:r>
      <w:r w:rsidR="00E2423E">
        <w:t>s</w:t>
      </w:r>
      <w:r w:rsidR="00D269E3">
        <w:t xml:space="preserve"> research at the intersection of </w:t>
      </w:r>
      <w:r w:rsidR="00181BA7">
        <w:t xml:space="preserve">technology and society, with specific focuses on </w:t>
      </w:r>
      <w:r w:rsidR="00D269E3">
        <w:t>Big Data, humanitarianism, disaster management</w:t>
      </w:r>
      <w:r w:rsidR="00181BA7">
        <w:t>, crowdsourcing, and social media</w:t>
      </w:r>
      <w:r w:rsidR="00D269E3">
        <w:t>.</w:t>
      </w:r>
      <w:r w:rsidR="006B6681">
        <w:t xml:space="preserve"> </w:t>
      </w:r>
    </w:p>
    <w:p w14:paraId="1B0A70FC" w14:textId="71B85181" w:rsidR="001C60C9" w:rsidRDefault="005C0757" w:rsidP="00B005E6">
      <w:pPr>
        <w:pStyle w:val="Normal1"/>
      </w:pPr>
      <w:r>
        <w:t xml:space="preserve">During my work </w:t>
      </w:r>
      <w:r w:rsidR="00472DA7">
        <w:t xml:space="preserve">with this </w:t>
      </w:r>
      <w:r w:rsidR="00710C60">
        <w:t>institut</w:t>
      </w:r>
      <w:r w:rsidR="00472DA7">
        <w:t>ion</w:t>
      </w:r>
      <w:r w:rsidR="00710C60">
        <w:t xml:space="preserve"> I </w:t>
      </w:r>
      <w:r w:rsidR="00472DA7">
        <w:t xml:space="preserve">hosted and </w:t>
      </w:r>
      <w:r w:rsidR="00710C60">
        <w:t xml:space="preserve">attended </w:t>
      </w:r>
      <w:r w:rsidR="00472DA7">
        <w:t xml:space="preserve">numerous important </w:t>
      </w:r>
      <w:r w:rsidR="0009632F">
        <w:t>workshop</w:t>
      </w:r>
      <w:r w:rsidR="00472DA7">
        <w:t>s</w:t>
      </w:r>
      <w:r w:rsidR="0009632F">
        <w:t>,</w:t>
      </w:r>
      <w:r w:rsidR="00472DA7">
        <w:t xml:space="preserve"> conferences, conference calls, and roundtable discussions. These events were attended </w:t>
      </w:r>
      <w:r w:rsidR="0009632F">
        <w:t>by many federal and international disaster and humanitarian managers and many from the digital humanitarian community</w:t>
      </w:r>
      <w:r w:rsidR="00710C60">
        <w:rPr>
          <w:rStyle w:val="CommentReference"/>
        </w:rPr>
        <w:t>.</w:t>
      </w:r>
      <w:r w:rsidR="00C952DA">
        <w:t xml:space="preserve"> </w:t>
      </w:r>
      <w:r w:rsidR="00340538">
        <w:t>I was told by interviewees that some of these events were</w:t>
      </w:r>
      <w:r w:rsidR="00C952DA">
        <w:t xml:space="preserve"> seminal moment</w:t>
      </w:r>
      <w:r w:rsidR="00340538">
        <w:t>s</w:t>
      </w:r>
      <w:r w:rsidR="00C952DA">
        <w:t xml:space="preserve"> in the development of digital humanitarianism, as </w:t>
      </w:r>
      <w:r w:rsidR="00340538">
        <w:t xml:space="preserve">they </w:t>
      </w:r>
      <w:r w:rsidR="00C952DA">
        <w:t xml:space="preserve">raised and addressed hindrances faced by the formal humanitarian sector and informed the prominent actors on the state-of-the-art technology offerings. </w:t>
      </w:r>
    </w:p>
    <w:p w14:paraId="5D2D608E" w14:textId="0CB1F1CB" w:rsidR="00E464C1" w:rsidRPr="00C319E9" w:rsidRDefault="007D638F" w:rsidP="00B005E6">
      <w:pPr>
        <w:pStyle w:val="Normal1"/>
      </w:pPr>
      <w:r>
        <w:t>In the research project I used work with this institut</w:t>
      </w:r>
      <w:r w:rsidR="00340538">
        <w:t>ion</w:t>
      </w:r>
      <w:r>
        <w:t xml:space="preserve"> as a case through which to explore the broader phenome</w:t>
      </w:r>
      <w:r w:rsidR="004E6F48">
        <w:t>non of digital humanitarianism, combining</w:t>
      </w:r>
      <w:r>
        <w:t xml:space="preserve"> </w:t>
      </w:r>
      <w:r w:rsidR="004E6F48">
        <w:t xml:space="preserve">evidence from </w:t>
      </w:r>
      <w:r>
        <w:t>participant observation, data archiving,</w:t>
      </w:r>
      <w:r w:rsidR="00211B5E">
        <w:t xml:space="preserve"> </w:t>
      </w:r>
      <w:r w:rsidR="00A54B86">
        <w:t>37</w:t>
      </w:r>
      <w:r>
        <w:t xml:space="preserve"> in-depth semi-structured intervie</w:t>
      </w:r>
      <w:r w:rsidR="004E6F48">
        <w:t xml:space="preserve">ws, and formal online training modules. </w:t>
      </w:r>
      <w:r w:rsidR="008A5B6B">
        <w:t>T</w:t>
      </w:r>
      <w:r w:rsidR="00340538">
        <w:t>he data collected for this extended case method was collected entirely independent of the institution, using</w:t>
      </w:r>
      <w:r w:rsidR="008A5B6B">
        <w:t xml:space="preserve"> that work merely to commence the extended case method.</w:t>
      </w:r>
      <w:r w:rsidR="00340538">
        <w:t xml:space="preserve"> </w:t>
      </w:r>
      <w:r w:rsidR="005A6DCE">
        <w:t xml:space="preserve">This </w:t>
      </w:r>
      <w:r w:rsidR="003E3B35">
        <w:t xml:space="preserve">collected </w:t>
      </w:r>
      <w:r w:rsidR="005A6DCE">
        <w:t>data was</w:t>
      </w:r>
      <w:r w:rsidR="003E3B35">
        <w:t xml:space="preserve"> transcribed, coded, and analyzed with the goal of identifying the primary themes, patterns, and ways of thinking about the relation between </w:t>
      </w:r>
      <w:r w:rsidR="003E3B35">
        <w:lastRenderedPageBreak/>
        <w:t xml:space="preserve">Big Data and digital humanitarianism. In what follows, my analytical framework combines </w:t>
      </w:r>
      <w:r w:rsidR="00911E8A">
        <w:t>the e</w:t>
      </w:r>
      <w:r w:rsidR="003E3B35">
        <w:t>xtended case method with d</w:t>
      </w:r>
      <w:r w:rsidR="00B61374">
        <w:t>iscourse analysis.</w:t>
      </w:r>
      <w:r w:rsidR="003E3B35">
        <w:t xml:space="preserve"> Discourse analysis is useful for identifying and theorizing systems of meaning that are produced and articulated in particular contexts </w:t>
      </w:r>
      <w:r w:rsidR="003E3B35">
        <w:fldChar w:fldCharType="begin"/>
      </w:r>
      <w:r w:rsidR="003E3B35">
        <w:instrText xml:space="preserve"> ADDIN ZOTERO_ITEM CSL_CITATION {"citationID":"HWc4nU5c","properties":{"formattedCitation":"(Dittmer 2010; Doel 2010)","plainCitation":"(Dittmer 2010; Doel 2010)"},"citationItems":[{"id":3015,"uris":["http://zotero.org/users/34645/items/6IPVN6WX"],"uri":["http://zotero.org/users/34645/items/6IPVN6WX"],"itemData":{"id":3015,"type":"chapter","title":"Textual and Discourse Analysis","container-title":"The SAGE Handbook of Qualitative Geography","publisher":"Sage Publications","publisher-place":"Thousand Oaks, CA","page":"274-286","event-place":"Thousand Oaks, CA","author":[{"family":"Dittmer","given":"Jason"}],"editor":[{"family":"DeLyser","given":"Dydia"},{"family":"Herbert","given":"Steve"},{"family":"Aitken","given":"Stuart"},{"family":"Crang","given":"Michael"},{"family":"McDowell","given":"Linda"}],"issued":{"date-parts":[["2010"]]}}},{"id":300,"uris":["http://zotero.org/users/34645/items/CVGHHJ3U"],"uri":["http://zotero.org/users/34645/items/CVGHHJ3U"],"itemData":{"id":300,"type":"chapter","title":"Analyzing Cultural Texts","container-title":"Key Methods in Geography","publisher":"Sage Publications","publisher-place":"Los Angeles","page":"485-496","event-place":"Los Angeles","author":[{"family":"Doel","given":"Marcus"}],"editor":[{"family":"Clifford","given":"Nicholas"},{"family":"French","given":"Shaun"},{"family":"Valentine","given":"Gill"}],"issued":{"date-parts":[["2010"]]}}}],"schema":"https://github.com/citation-style-language/schema/raw/master/csl-citation.json"} </w:instrText>
      </w:r>
      <w:r w:rsidR="003E3B35">
        <w:fldChar w:fldCharType="separate"/>
      </w:r>
      <w:r w:rsidR="003E3B35" w:rsidRPr="001261E8">
        <w:t>(Dittmer 2010; Doel 2010)</w:t>
      </w:r>
      <w:r w:rsidR="003E3B35">
        <w:fldChar w:fldCharType="end"/>
      </w:r>
      <w:r w:rsidR="003E3B35">
        <w:t>.</w:t>
      </w:r>
      <w:r w:rsidR="00B61374">
        <w:t xml:space="preserve"> </w:t>
      </w:r>
      <w:r w:rsidR="00E464C1">
        <w:t>All names and identifying information have been replaced with pseudonyms and general non-identifying information.</w:t>
      </w:r>
    </w:p>
    <w:p w14:paraId="1A1785DB" w14:textId="197519B7" w:rsidR="00C319E9" w:rsidRDefault="00E33FD6" w:rsidP="00E33FD6">
      <w:pPr>
        <w:pStyle w:val="Heading1"/>
      </w:pPr>
      <w:r>
        <w:t xml:space="preserve">Big Data as </w:t>
      </w:r>
      <w:r w:rsidR="005B5C9C">
        <w:t xml:space="preserve">Digital </w:t>
      </w:r>
      <w:r>
        <w:t>Humanitarian Practice</w:t>
      </w:r>
    </w:p>
    <w:p w14:paraId="24E5BCE7" w14:textId="259F319E" w:rsidR="008320BD" w:rsidRDefault="00FB080C" w:rsidP="00B005E6">
      <w:pPr>
        <w:pStyle w:val="Normal1"/>
      </w:pPr>
      <w:r>
        <w:t xml:space="preserve">The growth </w:t>
      </w:r>
      <w:r w:rsidR="008320BD">
        <w:t xml:space="preserve">of </w:t>
      </w:r>
      <w:r w:rsidR="008320BD" w:rsidRPr="008320BD">
        <w:t>Big</w:t>
      </w:r>
      <w:r w:rsidR="008320BD">
        <w:t xml:space="preserve"> Data within digital humanitarianism </w:t>
      </w:r>
      <w:r w:rsidR="0013646E">
        <w:t>should be seen</w:t>
      </w:r>
      <w:r w:rsidR="008320BD">
        <w:t xml:space="preserve"> not simply </w:t>
      </w:r>
      <w:r w:rsidR="0013646E">
        <w:t xml:space="preserve">as </w:t>
      </w:r>
      <w:r w:rsidR="008320BD">
        <w:t xml:space="preserve">a new source of data, but </w:t>
      </w:r>
      <w:r w:rsidR="005B5C9C">
        <w:t xml:space="preserve">instead as a </w:t>
      </w:r>
      <w:r w:rsidR="007D3C7E">
        <w:t>shifted</w:t>
      </w:r>
      <w:r w:rsidR="0013646E">
        <w:t xml:space="preserve"> </w:t>
      </w:r>
      <w:r w:rsidR="005B5C9C">
        <w:t xml:space="preserve">set of </w:t>
      </w:r>
      <w:r w:rsidR="0014479E">
        <w:t>practices</w:t>
      </w:r>
      <w:r w:rsidR="00AA7374">
        <w:t>, as an epistemology, and as an emergent social relation. These have emerged at the nexus of new technologies, data, and social and institutional collaboration techniques. The contexts for this conceptualization are unfolded ove</w:t>
      </w:r>
      <w:r w:rsidR="001D54E7">
        <w:t>r the following three sections, respectively.</w:t>
      </w:r>
    </w:p>
    <w:p w14:paraId="5895F543" w14:textId="3986D4FF" w:rsidR="00BA75FE" w:rsidRDefault="00112874" w:rsidP="00B005E6">
      <w:pPr>
        <w:pStyle w:val="Normal1"/>
      </w:pPr>
      <w:r>
        <w:t>Big Data</w:t>
      </w:r>
      <w:r w:rsidR="00424D35">
        <w:t xml:space="preserve"> </w:t>
      </w:r>
      <w:r w:rsidR="00CF3DF8">
        <w:t>signifies</w:t>
      </w:r>
      <w:r w:rsidR="00424D35">
        <w:t xml:space="preserve"> new digital humanitarian p</w:t>
      </w:r>
      <w:r w:rsidR="00EB3DB1">
        <w:t xml:space="preserve">ractices </w:t>
      </w:r>
      <w:r w:rsidR="008D5605">
        <w:t>i</w:t>
      </w:r>
      <w:r w:rsidR="00EB3DB1">
        <w:t>n at least two</w:t>
      </w:r>
      <w:r w:rsidR="008D5605">
        <w:t xml:space="preserve"> contexts</w:t>
      </w:r>
      <w:r w:rsidR="00EB3DB1">
        <w:t xml:space="preserve">: within the emergent digital humanitarian community and </w:t>
      </w:r>
      <w:r w:rsidR="0024596D">
        <w:t>within the formal humanitarian response community.</w:t>
      </w:r>
      <w:r w:rsidR="00424D35">
        <w:t xml:space="preserve"> </w:t>
      </w:r>
      <w:r w:rsidR="000D40B7">
        <w:t xml:space="preserve">The first is constituted by the large numbers of people involved in </w:t>
      </w:r>
      <w:r w:rsidR="007B262B">
        <w:t>developing, supporting, and participating in digital humanitarian practices around producing, processing, visualizing, and analyzing Big Data. While there is no institutional</w:t>
      </w:r>
      <w:r w:rsidR="00B02A94">
        <w:t>ized</w:t>
      </w:r>
      <w:r w:rsidR="007B262B">
        <w:t xml:space="preserve"> relationship between digital humanitarians and </w:t>
      </w:r>
      <w:r w:rsidR="00B02A94">
        <w:t>traditional</w:t>
      </w:r>
      <w:r w:rsidR="007B262B">
        <w:t xml:space="preserve"> humanitarian institutions, the former conceptualize their role as</w:t>
      </w:r>
      <w:r w:rsidR="00B02A94">
        <w:t xml:space="preserve"> anticipating and pre-emptively</w:t>
      </w:r>
      <w:r w:rsidR="007B262B">
        <w:t xml:space="preserve"> </w:t>
      </w:r>
      <w:r w:rsidR="00744B35">
        <w:t xml:space="preserve">fulfilling the </w:t>
      </w:r>
      <w:r w:rsidR="00B02A94">
        <w:t xml:space="preserve">conceived </w:t>
      </w:r>
      <w:r w:rsidR="00744B35">
        <w:t>needs of the</w:t>
      </w:r>
      <w:r w:rsidR="00B02A94">
        <w:t xml:space="preserve"> latter</w:t>
      </w:r>
      <w:r w:rsidR="00744B35">
        <w:t>.</w:t>
      </w:r>
      <w:r w:rsidR="00B02A94">
        <w:t xml:space="preserve"> In response to my inquiry into the relationship between </w:t>
      </w:r>
      <w:r w:rsidR="005C3ED3">
        <w:t xml:space="preserve">Big Data </w:t>
      </w:r>
      <w:r w:rsidR="00B02A94">
        <w:t>digital humanitarian</w:t>
      </w:r>
      <w:r w:rsidR="005C3ED3">
        <w:t>ism</w:t>
      </w:r>
      <w:r w:rsidR="00B02A94">
        <w:t xml:space="preserve"> and the traditional humanitarian actors, one prominent digital humanitarian</w:t>
      </w:r>
      <w:r w:rsidR="005C3ED3">
        <w:t xml:space="preserve"> leader</w:t>
      </w:r>
      <w:r w:rsidR="00522266">
        <w:t xml:space="preserve"> replied, </w:t>
      </w:r>
    </w:p>
    <w:p w14:paraId="76AF5563" w14:textId="77777777" w:rsidR="00BA75FE" w:rsidRDefault="005C3ED3" w:rsidP="00BA75FE">
      <w:pPr>
        <w:pStyle w:val="quoteText"/>
      </w:pPr>
      <w:r>
        <w:t>“</w:t>
      </w:r>
      <w:r w:rsidR="00522266">
        <w:t xml:space="preserve">I work on… </w:t>
      </w:r>
      <w:r w:rsidR="00522266" w:rsidRPr="00522266">
        <w:t>the field of advanced computing to identify solutions to major challenges that exist in the development, humanitarian, and journalism space</w:t>
      </w:r>
      <w:r>
        <w:t>. … M</w:t>
      </w:r>
      <w:r w:rsidRPr="005C3ED3">
        <w:t>y whole role is to bridge the advanced computing community with the humanitarian, development, and journalism community</w:t>
      </w:r>
      <w:r w:rsidR="00BA75FE">
        <w:t>.”</w:t>
      </w:r>
    </w:p>
    <w:p w14:paraId="1FBE1CA2" w14:textId="215781E3" w:rsidR="00BA75FE" w:rsidRDefault="00BA75FE" w:rsidP="00BA75FE">
      <w:pPr>
        <w:pStyle w:val="quoteText"/>
      </w:pPr>
      <w:proofErr w:type="gramStart"/>
      <w:r>
        <w:t>-(</w:t>
      </w:r>
      <w:proofErr w:type="gramEnd"/>
      <w:r>
        <w:t>Robert, personal interview, 2013)</w:t>
      </w:r>
    </w:p>
    <w:p w14:paraId="5B5D3217" w14:textId="77777777" w:rsidR="00BA75FE" w:rsidRDefault="00BA75FE" w:rsidP="00BA75FE">
      <w:pPr>
        <w:pStyle w:val="quoteText"/>
      </w:pPr>
    </w:p>
    <w:p w14:paraId="6BA504A8" w14:textId="1156A3FC" w:rsidR="005C3ED3" w:rsidRDefault="005C3ED3" w:rsidP="00B005E6">
      <w:pPr>
        <w:pStyle w:val="Normal1"/>
      </w:pPr>
      <w:r>
        <w:t>For this person, this proces</w:t>
      </w:r>
      <w:r w:rsidR="00461B59">
        <w:t xml:space="preserve">s of identifying solutions </w:t>
      </w:r>
      <w:r w:rsidR="00DD3002">
        <w:t xml:space="preserve">usually entails </w:t>
      </w:r>
      <w:r w:rsidR="00461B59">
        <w:t>develop</w:t>
      </w:r>
      <w:r w:rsidR="00DD3002">
        <w:t>ing</w:t>
      </w:r>
      <w:r w:rsidR="00F2637E">
        <w:t xml:space="preserve"> the frameworks for new practices before </w:t>
      </w:r>
      <w:r w:rsidR="00461B59">
        <w:t>the community consciously needs this shift in practices</w:t>
      </w:r>
      <w:r>
        <w:t>:</w:t>
      </w:r>
    </w:p>
    <w:p w14:paraId="7301A7BA" w14:textId="77777777" w:rsidR="005C3ED3" w:rsidRDefault="005C3ED3" w:rsidP="008320BD">
      <w:pPr>
        <w:rPr>
          <w:rFonts w:ascii="Times New Roman" w:hAnsi="Times New Roman" w:cs="Times New Roman"/>
        </w:rPr>
      </w:pPr>
    </w:p>
    <w:p w14:paraId="7F1396DD" w14:textId="24E0FA14" w:rsidR="00940BD4" w:rsidRDefault="005C3ED3" w:rsidP="00BA75FE">
      <w:pPr>
        <w:pStyle w:val="quoteText"/>
      </w:pPr>
      <w:r>
        <w:t>“</w:t>
      </w:r>
      <w:r w:rsidRPr="005C3ED3">
        <w:t xml:space="preserve">The main impact we have had for the past 6 months is raising awareness </w:t>
      </w:r>
      <w:r w:rsidR="00786C6E">
        <w:t xml:space="preserve">that </w:t>
      </w:r>
      <w:r w:rsidRPr="005C3ED3">
        <w:t>somethi</w:t>
      </w:r>
      <w:r>
        <w:t>ng called ‘</w:t>
      </w:r>
      <w:r w:rsidRPr="005C3ED3">
        <w:t>advanced computing</w:t>
      </w:r>
      <w:r>
        <w:t>’</w:t>
      </w:r>
      <w:r w:rsidRPr="005C3ED3">
        <w:t xml:space="preserve"> </w:t>
      </w:r>
      <w:r w:rsidRPr="005C3ED3">
        <w:rPr>
          <w:i/>
        </w:rPr>
        <w:t>does</w:t>
      </w:r>
      <w:r w:rsidRPr="005C3ED3">
        <w:t xml:space="preserve"> exist, that machine learning and artificial intelligence, social media analytics, are all areas of applied research that are at the cutting edge and have direct applicability to the humanitarian, development, and journalism space. Most of the talks I give now, when I interact with humanitarians, and I tell them that, </w:t>
      </w:r>
      <w:r>
        <w:t>‘</w:t>
      </w:r>
      <w:r w:rsidRPr="005C3ED3">
        <w:t>Here's what's possible,</w:t>
      </w:r>
      <w:r>
        <w:t>’</w:t>
      </w:r>
      <w:r w:rsidR="00786C6E">
        <w:t xml:space="preserve"> their eyes light up;</w:t>
      </w:r>
      <w:r w:rsidRPr="005C3ED3">
        <w:t xml:space="preserve"> for them it's science fictio</w:t>
      </w:r>
      <w:r w:rsidR="00786C6E">
        <w:t xml:space="preserve">n </w:t>
      </w:r>
      <w:r w:rsidR="00786C6E" w:rsidRPr="00786C6E">
        <w:t>because advanced computing is not our field</w:t>
      </w:r>
      <w:r w:rsidR="00786C6E">
        <w:t>… [The traditional humanitarian community]</w:t>
      </w:r>
      <w:r w:rsidR="00786C6E" w:rsidRPr="00786C6E">
        <w:t xml:space="preserve"> </w:t>
      </w:r>
      <w:r w:rsidR="00786C6E">
        <w:t xml:space="preserve">is </w:t>
      </w:r>
      <w:r w:rsidR="00786C6E" w:rsidRPr="00786C6E">
        <w:t>not in any way prepared to manage the rise in Big Data and we're not able to make use of it or leverage it to its full potential. So that is where the really difficult questions are right now.</w:t>
      </w:r>
      <w:r>
        <w:t>”</w:t>
      </w:r>
    </w:p>
    <w:p w14:paraId="575E6207" w14:textId="128E4172" w:rsidR="00BA75FE" w:rsidRPr="005C3ED3" w:rsidRDefault="00BA75FE" w:rsidP="00BA75FE">
      <w:pPr>
        <w:pStyle w:val="quoteText"/>
      </w:pPr>
      <w:proofErr w:type="gramStart"/>
      <w:r>
        <w:t>-(</w:t>
      </w:r>
      <w:proofErr w:type="gramEnd"/>
      <w:r>
        <w:t>Robert, personal interview, 2013)</w:t>
      </w:r>
    </w:p>
    <w:p w14:paraId="76B8B881" w14:textId="77777777" w:rsidR="00940BD4" w:rsidRPr="005C3ED3" w:rsidRDefault="00940BD4" w:rsidP="005C3ED3">
      <w:pPr>
        <w:ind w:left="720" w:right="720"/>
        <w:jc w:val="both"/>
        <w:rPr>
          <w:rFonts w:ascii="Times New Roman" w:hAnsi="Times New Roman" w:cs="Times New Roman"/>
          <w:sz w:val="20"/>
          <w:szCs w:val="20"/>
        </w:rPr>
      </w:pPr>
    </w:p>
    <w:p w14:paraId="59365AA6" w14:textId="31EEB34C" w:rsidR="00B02A94" w:rsidRDefault="00461B59" w:rsidP="00B005E6">
      <w:pPr>
        <w:pStyle w:val="Normal1"/>
      </w:pPr>
      <w:r>
        <w:t>Thus</w:t>
      </w:r>
      <w:r w:rsidR="00E44284">
        <w:t xml:space="preserve">, the digital humanitarian community is not simply </w:t>
      </w:r>
      <w:r w:rsidR="000825D9">
        <w:t xml:space="preserve">encouraging </w:t>
      </w:r>
      <w:r w:rsidR="00F5747F">
        <w:t>increased use of</w:t>
      </w:r>
      <w:r w:rsidR="000825D9">
        <w:t xml:space="preserve"> new data sources. Instead</w:t>
      </w:r>
      <w:r>
        <w:t>,</w:t>
      </w:r>
      <w:r w:rsidR="00B02A94">
        <w:t xml:space="preserve"> the</w:t>
      </w:r>
      <w:r>
        <w:t>y</w:t>
      </w:r>
      <w:r w:rsidR="00B02A94">
        <w:t xml:space="preserve"> bring </w:t>
      </w:r>
      <w:r>
        <w:t xml:space="preserve">new </w:t>
      </w:r>
      <w:r w:rsidR="00B02A94">
        <w:t>practices into being</w:t>
      </w:r>
      <w:r>
        <w:t xml:space="preserve"> in relation to Big Data</w:t>
      </w:r>
      <w:r w:rsidR="00B02A94">
        <w:t>.</w:t>
      </w:r>
      <w:r w:rsidR="00F5747F">
        <w:t xml:space="preserve"> </w:t>
      </w:r>
      <w:r w:rsidR="008D5605">
        <w:t>W</w:t>
      </w:r>
      <w:r w:rsidR="001970BB">
        <w:t>ithin digital humanitarianism Big Data constitutes a new practices</w:t>
      </w:r>
      <w:r w:rsidR="008D5605">
        <w:t xml:space="preserve"> around collecting, processing, visualizing, and collectively making sense of that new data</w:t>
      </w:r>
      <w:r w:rsidR="001970BB">
        <w:t xml:space="preserve">. </w:t>
      </w:r>
      <w:r w:rsidR="008F6ABA">
        <w:t xml:space="preserve">Big Data, through these new practices, reconfigures how digital humanitarians </w:t>
      </w:r>
      <w:r w:rsidR="008F6ABA">
        <w:lastRenderedPageBreak/>
        <w:t>conceptualize their own contributions to humanitarianism</w:t>
      </w:r>
      <w:r w:rsidR="007E3245">
        <w:t xml:space="preserve">. As one interviewee </w:t>
      </w:r>
      <w:r w:rsidR="00BA75FE">
        <w:t>described their organization’s purpose</w:t>
      </w:r>
      <w:r w:rsidR="007E3245">
        <w:t>, “</w:t>
      </w:r>
      <w:r w:rsidR="007E3245" w:rsidRPr="007E3245">
        <w:t xml:space="preserve">The goal isn't to produce data; the goal is to </w:t>
      </w:r>
      <w:r w:rsidR="007E3245" w:rsidRPr="00BA75FE">
        <w:rPr>
          <w:i/>
        </w:rPr>
        <w:t>filter</w:t>
      </w:r>
      <w:r w:rsidR="007E3245" w:rsidRPr="007E3245">
        <w:t xml:space="preserve"> data. The data is already produced; it's already out the</w:t>
      </w:r>
      <w:r w:rsidR="00F5747F">
        <w:t>re, so we find it and filter it” (Jasmine, personal interview, 2013).</w:t>
      </w:r>
      <w:r w:rsidR="0099712D">
        <w:t xml:space="preserve"> Most digital humanitarians view this contribution as “just another tool in the toolbox.” For Jasmine, the leader of a major digital humanitarian organization, “</w:t>
      </w:r>
      <w:r w:rsidR="0099712D" w:rsidRPr="0099712D">
        <w:t xml:space="preserve">You don't base your decisions </w:t>
      </w:r>
      <w:r w:rsidR="0099712D" w:rsidRPr="0099712D">
        <w:rPr>
          <w:i/>
        </w:rPr>
        <w:t>only</w:t>
      </w:r>
      <w:r w:rsidR="0099712D">
        <w:t xml:space="preserve"> on what [our organization] </w:t>
      </w:r>
      <w:r w:rsidR="0099712D" w:rsidRPr="0099712D">
        <w:t>is telling you - you use the piece of information we give you and see if it plugs in to the rest of what you know</w:t>
      </w:r>
      <w:r w:rsidR="0099712D">
        <w:t>,</w:t>
      </w:r>
      <w:r w:rsidR="0099712D" w:rsidRPr="0099712D">
        <w:t xml:space="preserve"> and is that helpful</w:t>
      </w:r>
      <w:r w:rsidR="0099712D">
        <w:t>?”</w:t>
      </w:r>
      <w:r w:rsidR="00AE49D2">
        <w:t xml:space="preserve"> This </w:t>
      </w:r>
      <w:r w:rsidR="00911C3E">
        <w:t xml:space="preserve">sentiment </w:t>
      </w:r>
      <w:r w:rsidR="00923150">
        <w:t>wa</w:t>
      </w:r>
      <w:r w:rsidR="00911C3E">
        <w:t xml:space="preserve">s echoed often at the 2013 International Conference of Crisis Mappers, </w:t>
      </w:r>
      <w:r w:rsidR="00923150">
        <w:t xml:space="preserve">where, for instance, attendees </w:t>
      </w:r>
      <w:r w:rsidR="00911C3E">
        <w:t>representing Ushahidi stressed</w:t>
      </w:r>
      <w:r w:rsidR="00911C3E" w:rsidRPr="00911C3E">
        <w:t xml:space="preserve"> repeatedly that </w:t>
      </w:r>
      <w:r w:rsidR="00911C3E">
        <w:t xml:space="preserve">their software </w:t>
      </w:r>
      <w:r w:rsidR="00923150">
        <w:t>is a small component of a large</w:t>
      </w:r>
      <w:r w:rsidR="00911C3E" w:rsidRPr="00911C3E">
        <w:t xml:space="preserve"> and complex process, </w:t>
      </w:r>
      <w:r w:rsidR="00923150">
        <w:rPr>
          <w:i/>
        </w:rPr>
        <w:t>not</w:t>
      </w:r>
      <w:r w:rsidR="00911C3E" w:rsidRPr="00911C3E">
        <w:t xml:space="preserve"> a standalone solution</w:t>
      </w:r>
      <w:r w:rsidR="00923150">
        <w:t>.</w:t>
      </w:r>
    </w:p>
    <w:p w14:paraId="6F204CBE" w14:textId="43DDACD3" w:rsidR="00F607CD" w:rsidRDefault="00414669" w:rsidP="00B005E6">
      <w:pPr>
        <w:pStyle w:val="Normal1"/>
      </w:pPr>
      <w:r>
        <w:t>Those in th</w:t>
      </w:r>
      <w:r w:rsidR="00DE1C91">
        <w:t xml:space="preserve">e formal </w:t>
      </w:r>
      <w:r w:rsidR="00FA008C">
        <w:t xml:space="preserve">humanitarian </w:t>
      </w:r>
      <w:r w:rsidR="00DE1C91">
        <w:t>response</w:t>
      </w:r>
      <w:r w:rsidR="00FA008C">
        <w:t xml:space="preserve"> sector</w:t>
      </w:r>
      <w:r w:rsidR="005237B6">
        <w:t>, in contrast,</w:t>
      </w:r>
      <w:r w:rsidR="00DE1C91">
        <w:t xml:space="preserve"> </w:t>
      </w:r>
      <w:r>
        <w:t xml:space="preserve">communicated to me their apprehension that Big Data </w:t>
      </w:r>
      <w:r w:rsidR="00216172">
        <w:t xml:space="preserve">represents too significant a departure from </w:t>
      </w:r>
      <w:r w:rsidR="00150EA3">
        <w:t>established and tested humanitarian and emergency management practices to take root.</w:t>
      </w:r>
      <w:r w:rsidR="00B41037">
        <w:t xml:space="preserve"> Formed differently, these people are concerned that </w:t>
      </w:r>
      <w:r w:rsidR="00012949">
        <w:t>parties</w:t>
      </w:r>
      <w:r w:rsidR="00B41037">
        <w:t xml:space="preserve"> pushing Big Data digital humanitarianism do not adequately understand the operational protocols and institutional needs of humanitarian and emergency management organizations</w:t>
      </w:r>
      <w:r w:rsidR="00012949">
        <w:t>, or they offer technologies that do not meld into pre-existing practices</w:t>
      </w:r>
      <w:r w:rsidR="00B41037">
        <w:t>.</w:t>
      </w:r>
      <w:r w:rsidR="003C0B24">
        <w:t xml:space="preserve"> In a personal interview Peter, a spatial data manager for a major international non-governmental organization and prominent member of a digital humanitarian organization, </w:t>
      </w:r>
      <w:r w:rsidR="005237B6">
        <w:t>communicated a widely-applicable skepticism:</w:t>
      </w:r>
      <w:r w:rsidR="003C0B24">
        <w:t xml:space="preserve"> “</w:t>
      </w:r>
      <w:r w:rsidR="003C0B24" w:rsidRPr="003C0B24">
        <w:t xml:space="preserve">A lot of the excitement these days is around crowdsourcing - users submitting their own data to organizations - and I think there's a lack of understanding that a lot of organizations like us are not able to use </w:t>
      </w:r>
      <w:r w:rsidR="003C0B24" w:rsidRPr="003C0B24">
        <w:rPr>
          <w:i/>
        </w:rPr>
        <w:t>our own data</w:t>
      </w:r>
      <w:r w:rsidR="003C0B24" w:rsidRPr="003C0B24">
        <w:t xml:space="preserve"> particularly well.</w:t>
      </w:r>
      <w:r w:rsidR="003C0B24">
        <w:t xml:space="preserve"> … </w:t>
      </w:r>
      <w:r w:rsidR="003C0B24" w:rsidRPr="003C0B24">
        <w:t>There's all sorts of interesting dialogue going on at that level, but it ignores the fact that oftentimes we don't have our own [information management] stuff together.</w:t>
      </w:r>
      <w:r w:rsidR="003C0B24">
        <w:t>”</w:t>
      </w:r>
      <w:r w:rsidR="005237B6">
        <w:t xml:space="preserve"> </w:t>
      </w:r>
      <w:r w:rsidR="00F607CD">
        <w:t xml:space="preserve">Kevin, a municipal emergency manager who has been active on social networks as a way of pushing emergency information to the public, expressed caution with regard to integrating “crisis maps”: </w:t>
      </w:r>
    </w:p>
    <w:p w14:paraId="261FFC3A" w14:textId="77777777" w:rsidR="00F607CD" w:rsidRDefault="00F607CD" w:rsidP="008320BD">
      <w:pPr>
        <w:rPr>
          <w:rFonts w:ascii="Times New Roman" w:hAnsi="Times New Roman" w:cs="Times New Roman"/>
        </w:rPr>
      </w:pPr>
    </w:p>
    <w:p w14:paraId="5E290B0A" w14:textId="77777777" w:rsidR="00A602CF" w:rsidRDefault="00F607CD" w:rsidP="00A602CF">
      <w:pPr>
        <w:pStyle w:val="quoteText"/>
      </w:pPr>
      <w:r>
        <w:t>“</w:t>
      </w:r>
      <w:r w:rsidRPr="00F607CD">
        <w:t xml:space="preserve">Well, I'm skeptical. I'm always skeptical on any subject. Until I personally experience a direct "a-ha!" - </w:t>
      </w:r>
      <w:proofErr w:type="gramStart"/>
      <w:r w:rsidRPr="00F607CD">
        <w:t>where</w:t>
      </w:r>
      <w:proofErr w:type="gramEnd"/>
      <w:r w:rsidRPr="00F607CD">
        <w:t xml:space="preserve"> you can't miss it - and I've seen lots of write-ups. </w:t>
      </w:r>
      <w:r>
        <w:t>..</w:t>
      </w:r>
      <w:r w:rsidRPr="00F607CD">
        <w:t xml:space="preserve">. In the disaster world I've seen plenty of examples, heard lots of examples at </w:t>
      </w:r>
      <w:r>
        <w:t>[a recent digital humanitarian workshop]</w:t>
      </w:r>
      <w:r w:rsidRPr="00F607CD">
        <w:t xml:space="preserve">. But I'm always, in the back of my head, saying, </w:t>
      </w:r>
      <w:r>
        <w:t>‘</w:t>
      </w:r>
      <w:r w:rsidRPr="00F607CD">
        <w:t xml:space="preserve">But who's this for? Who's consuming it? You're doing it, it looks great, people are reporting from all over the </w:t>
      </w:r>
      <w:r>
        <w:t>world, but who's consuming it?’</w:t>
      </w:r>
      <w:r w:rsidR="00A602CF">
        <w:t xml:space="preserve"> So that's maybe number one</w:t>
      </w:r>
      <w:r w:rsidRPr="00F607CD">
        <w:t>. Now wouldn't it be better if you were building something that was a direct solution to a challenge that a government that's responsible for resolving the situation? If nothing else, having those things connected to people that can actually do something about it.</w:t>
      </w:r>
      <w:r w:rsidR="00A602CF">
        <w:t xml:space="preserve">” </w:t>
      </w:r>
    </w:p>
    <w:p w14:paraId="68792178" w14:textId="0E212273" w:rsidR="00A602CF" w:rsidRDefault="00A602CF" w:rsidP="00A602CF">
      <w:pPr>
        <w:pStyle w:val="quoteText"/>
      </w:pPr>
      <w:proofErr w:type="gramStart"/>
      <w:r>
        <w:t>–(</w:t>
      </w:r>
      <w:proofErr w:type="gramEnd"/>
      <w:r>
        <w:t>Kevin, personal interview, 2013)</w:t>
      </w:r>
    </w:p>
    <w:p w14:paraId="1DE7ECAB" w14:textId="77777777" w:rsidR="00A602CF" w:rsidRDefault="00A602CF" w:rsidP="00A602CF">
      <w:pPr>
        <w:pStyle w:val="quoteText"/>
      </w:pPr>
    </w:p>
    <w:p w14:paraId="38FF31B1" w14:textId="0557D89E" w:rsidR="00112874" w:rsidRDefault="00DB463E" w:rsidP="00B005E6">
      <w:pPr>
        <w:pStyle w:val="Normal1"/>
      </w:pPr>
      <w:r>
        <w:t xml:space="preserve">Far from merely adding “another tool to the toolbox”, this suggests Big Data should be seen as a </w:t>
      </w:r>
      <w:r w:rsidR="00147AB5">
        <w:t xml:space="preserve">potentially substantial </w:t>
      </w:r>
      <w:r>
        <w:t>transformation of practices around data procuring, analyzing, and sharing.</w:t>
      </w:r>
      <w:r w:rsidR="005630D6">
        <w:t xml:space="preserve"> Accordingly, its future utility in humanitarianism is neither inevitable nor, as will be discussed in the next section, value-free. </w:t>
      </w:r>
    </w:p>
    <w:p w14:paraId="0D1866F8" w14:textId="60F6FF9E" w:rsidR="00A64BDC" w:rsidRDefault="00A64BDC" w:rsidP="00B005E6">
      <w:pPr>
        <w:pStyle w:val="Normal1"/>
      </w:pPr>
      <w:r>
        <w:t xml:space="preserve">As discussed above, the discourses digital humanitarians use to describe their field’s operations suggest an enormous presence of volunteers emerges in response to each disaster. In contrast with these general discourses, individuals are more likely to acknowledge enormous efforts required to attract and sustain those inflows of volunteers, and to maintain the social and psychological well-being of ongoing volunteers. Digital humanitarians working with Big Data have developed new practices to attract and </w:t>
      </w:r>
      <w:r>
        <w:lastRenderedPageBreak/>
        <w:t>sustain inflows of volunteers: “when you’re involved in distributed computing you must offer an incentive to main</w:t>
      </w:r>
      <w:r w:rsidR="00565E29">
        <w:t xml:space="preserve">tain interest and participation” (Kathleen, personal interview, 2013). </w:t>
      </w:r>
      <w:r>
        <w:t>Such incentives thus far have included motivational emails</w:t>
      </w:r>
      <w:r w:rsidR="003E16A7">
        <w:t xml:space="preserve"> </w:t>
      </w:r>
      <w:r w:rsidR="003E16A7">
        <w:fldChar w:fldCharType="begin"/>
      </w:r>
      <w:r w:rsidR="003E16A7">
        <w:instrText xml:space="preserve"> ADDIN ZOTERO_ITEM CSL_CITATION {"citationID":"cFjOtYHj","properties":{"formattedCitation":"(Jarmolowski 2012; Standby Task Force 2013)","plainCitation":"(Jarmolowski 2012; Standby Task Force 2013)"},"citationItems":[{"id":1172,"uris":["http://zotero.org/users/34645/items/NHS99JVK"],"uri":["http://zotero.org/users/34645/items/NHS99JVK"],"itemData":{"id":1172,"type":"post-weblog","title":"Psychological Support during SBTF Crisis Mapping Deployments","container-title":"Standby Task Force","URL":"http://blog.standbytaskforce.com/psychological-support-during-sbtf-crisis-mapping-deployments/","author":[{"family":"Jarmolowski","given":"Maggie"}],"issued":{"date-parts":[["2012",1,21]]},"accessed":{"date-parts":[["2013",1,22]]}}},{"id":3001,"uris":["http://zotero.org/users/34645/items/TJ9TCZNT"],"uri":["http://zotero.org/users/34645/items/TJ9TCZNT"],"itemData":{"id":3001,"type":"post-weblog","title":"For Eliana...","container-title":"The Standby Task Force","URL":"http://blog.standbytaskforce.com/2013/04/15/for-eliana/","author":[{"family":"Standby Task Force","given":""}],"issued":{"date-parts":[["2013",4,15]]},"accessed":{"date-parts":[["2013",11,4]]}}}],"schema":"https://github.com/citation-style-language/schema/raw/master/csl-citation.json"} </w:instrText>
      </w:r>
      <w:r w:rsidR="003E16A7">
        <w:fldChar w:fldCharType="separate"/>
      </w:r>
      <w:r w:rsidR="003E16A7" w:rsidRPr="003E16A7">
        <w:t>(Jarmolowski 2012; Standby Task Force 2013)</w:t>
      </w:r>
      <w:r w:rsidR="003E16A7">
        <w:fldChar w:fldCharType="end"/>
      </w:r>
      <w:r>
        <w:t>, emails of thanks sent from the activating agencies</w:t>
      </w:r>
      <w:r w:rsidR="00F86083">
        <w:t xml:space="preserve"> </w:t>
      </w:r>
      <w:r w:rsidR="00413CF2">
        <w:fldChar w:fldCharType="begin"/>
      </w:r>
      <w:r w:rsidR="00413CF2">
        <w:instrText xml:space="preserve"> ADDIN ZOTERO_ITEM CSL_CITATION {"citationID":"qOhhXTcK","properties":{"formattedCitation":"(Jasmine, personal interview, 2013; Leitch (@DanielleLeitch) 2012; Standby Task Force, public email, 2013)","plainCitation":"(Jasmine, personal interview, 2013; Leitch (@DanielleLeitch) 2012; Standby Task Force, public email, 2013)"},"citationItems":[{"id":3002,"uris":["http://zotero.org/users/34645/items/CK2IGVI4"],"uri":["http://zotero.org/users/34645/items/CK2IGVI4"],"itemData":{"id":3002,"type":"post-weblog","title":"@nyvost Thank YOU for info and news during tough times. Helped me in Florida keep up + share w/ family in Suffolk who had no power/intrnet","container-title":"Twitter","URL":"https://twitter.com/DanielleLeitch/status/267088833743560705","author":[{"family":"Leitch (@DanielleLeitch)","given":"Danielle"}],"issued":{"date-parts":[["2012",11,9]]},"accessed":{"date-parts":[["2013",11,1]]}},"prefix":"Jasmine, personal interview, 2013; ","suffix":"; Standby Task Force, public email, 2013"}],"schema":"https://github.com/citation-style-language/schema/raw/master/csl-citation.json"} </w:instrText>
      </w:r>
      <w:r w:rsidR="00413CF2">
        <w:fldChar w:fldCharType="separate"/>
      </w:r>
      <w:r w:rsidR="00413CF2" w:rsidRPr="00413CF2">
        <w:t>(Jasmine, personal interview, 2013; Leitch (@DanielleLeitch) 2012; Standby Task Force, public email, 2013)</w:t>
      </w:r>
      <w:r w:rsidR="00413CF2">
        <w:fldChar w:fldCharType="end"/>
      </w:r>
      <w:r w:rsidR="004361B5">
        <w:t>,</w:t>
      </w:r>
      <w:r>
        <w:t xml:space="preserve"> moving contributors from one specialized task group to another</w:t>
      </w:r>
      <w:r w:rsidR="004361B5">
        <w:t xml:space="preserve"> in order to sustain interest and possibly metal well-being</w:t>
      </w:r>
      <w:r w:rsidR="0017276A">
        <w:t xml:space="preserve"> (Kathleen, personal interview, 2013)</w:t>
      </w:r>
      <w:r>
        <w:t xml:space="preserve">, and </w:t>
      </w:r>
      <w:proofErr w:type="spellStart"/>
      <w:r>
        <w:t>gamification</w:t>
      </w:r>
      <w:proofErr w:type="spellEnd"/>
      <w:r>
        <w:t xml:space="preserve"> of tasking platforms</w:t>
      </w:r>
      <w:r w:rsidRPr="009D4ADF">
        <w:rPr>
          <w:rStyle w:val="FootnoteReference"/>
        </w:rPr>
        <w:footnoteReference w:id="7"/>
      </w:r>
      <w:r>
        <w:t>.</w:t>
      </w:r>
    </w:p>
    <w:p w14:paraId="7C32F874" w14:textId="77777777" w:rsidR="00A64BDC" w:rsidRDefault="00A64BDC" w:rsidP="00A64BDC">
      <w:pPr>
        <w:rPr>
          <w:rFonts w:ascii="Times New Roman" w:hAnsi="Times New Roman" w:cs="Times New Roman"/>
        </w:rPr>
      </w:pPr>
    </w:p>
    <w:p w14:paraId="7C9CC785" w14:textId="42B22A0F" w:rsidR="001D54E7" w:rsidRPr="008320BD" w:rsidRDefault="0017276A" w:rsidP="0017276A">
      <w:pPr>
        <w:pStyle w:val="Heading1"/>
      </w:pPr>
      <w:r>
        <w:t>Big Data as Digital Humanitarian Epistemology</w:t>
      </w:r>
      <w:r w:rsidR="0047186B">
        <w:tab/>
      </w:r>
    </w:p>
    <w:p w14:paraId="6FE4149B" w14:textId="7B0991C5" w:rsidR="0017276A" w:rsidRDefault="005A0CF2" w:rsidP="00B005E6">
      <w:pPr>
        <w:pStyle w:val="Normal1"/>
      </w:pPr>
      <w:r>
        <w:t xml:space="preserve">The incorporation of Big Data into digital humanitarian involves producing notions about </w:t>
      </w:r>
      <w:r w:rsidRPr="005A0CF2">
        <w:rPr>
          <w:i/>
        </w:rPr>
        <w:t>what can be known</w:t>
      </w:r>
      <w:r>
        <w:t xml:space="preserve"> through information produced on social networking sites, SMS, </w:t>
      </w:r>
      <w:r w:rsidR="0059372F">
        <w:t xml:space="preserve">and distributed digital collaboration. In the cases where Big Data is engaged in a digital humanitarian project, digital humanitarian liaisons must frame Big Data products as useful to formal humanitarian institutions. How they frame this knowledge production influences the form and degree of legitimacy they are given. In order to frame this usefulness, they must make conjectures about what can be known through Big Data information and their organizations’ crowdsourcing practices. </w:t>
      </w:r>
      <w:r w:rsidR="00352A0D">
        <w:t xml:space="preserve">While such epistemological framings, as discussed above, are common in discussions around technology generally </w:t>
      </w:r>
      <w:r w:rsidR="000C2794">
        <w:fldChar w:fldCharType="begin"/>
      </w:r>
      <w:r w:rsidR="00CC213A">
        <w:instrText xml:space="preserve"> ADDIN ZOTERO_ITEM CSL_CITATION {"citationID":"GJNsYUdM","properties":{"formattedCitation":"(Elwood and Leszczynski 2012; Fuchs and Sevignani 2013; Wilson 2011)","plainCitation":"(Elwood and Leszczynski 2012; Fuchs and Sevignani 2013; Wilson 2011)"},"citationItems":[{"id":1722,"uris":["http://zotero.org/users/34645/items/AVDDZ3MB"],"uri":["http://zotero.org/users/34645/items/AVDDZ3MB"],"itemData":{"id":1722,"type":"article-journal","title":"New Spatial Media, New Knowledge Politics","container-title":"Transactions of the Institute of British Geographers","DOI":"0.1111/j.1475-5661.2012.00543.x","author":[{"family":"Elwood","given":"Sarah"},{"family":"Leszczynski","given":"Agnieszka"}],"issued":{"date-parts":[["2012"]]}}},{"id":3069,"uris":["http://zotero.org/users/34645/items/78GB6RZK"],"uri":["http://zotero.org/users/34645/items/78GB6RZK"],"itemData":{"id":3069,"type":"article-journal","title":"What Is digital labour? What Is digital work? What’s their difference? And why do these questions matter for understanding social media?","container-title":"tripleC","page":"237-293","volume":"11","issue":"2","author":[{"family":"Fuchs","given":"Christian"},{"family":"Sevignani","given":"Sebastian"}],"issued":{"date-parts":[["2013"]]}}},{"id":1438,"uris":["http://zotero.org/groups/81981/items/9IJXNTSX"],"uri":["http://zotero.org/groups/81981/items/9IJXNTSX"],"itemData":{"id":1438,"type":"article-journal","title":"Data matter(s): legitimacy, coding, and qualifications-of-life","container-title":"Environment and Planning D: Society and Space","page":"857–872","volume":"29","issue":"5","source":"Pion Journals","abstract":"Data are central to geographical technologies and provide the pathways in which geographic investigations are forwarded. The mattering of data is therefore important to those engaging in participatory use of these technologies. This paper understands ‘mattering’ both in the material sense, that data are products resulting from specific practices, and in the affective sense, that data are imaginative, generative, and evocative. I examine these senses of mattering, of both presence and significance, in a discussion of a community survey project held in Seattle, USA. During this four-year project, residents in ten neighborhoods were asked to collect data about their community streets using handheld computers. Residents tracked ‘assets’ and ‘deficits’ by locating objects such as damaged sidewalks and graffiti on telephone booths. These data records were then uploaded to a central server administered by a local nonprofit organization. The nonprofit worked with community residents to help link these data about their changing neighborhoods to agencies in the municipal government. Here, I argue that the legitimacy of these data practices is constructed through processes of standardization and objectification and that these processes transduct urban space. I ask, as participatory mapping practices target governing agencies with their data products, what are the implications for the kinds of knowledge produced and for its legitimacy? In other words, how does data come to matter?","call-number":"0001","shortTitle":"Data matter(s)","author":[{"family":"Wilson","given":"Matthew W."}],"issued":{"date-parts":[["2011"]]},"accessed":{"date-parts":[["2011",9,10]]}}}],"schema":"https://github.com/citation-style-language/schema/raw/master/csl-citation.json"} </w:instrText>
      </w:r>
      <w:r w:rsidR="000C2794">
        <w:fldChar w:fldCharType="separate"/>
      </w:r>
      <w:r w:rsidR="00CC213A" w:rsidRPr="00CC213A">
        <w:t>(Elwood and Leszczynski 2012; Fuchs and Sevignani 2013; Wilson 2011)</w:t>
      </w:r>
      <w:r w:rsidR="000C2794">
        <w:fldChar w:fldCharType="end"/>
      </w:r>
      <w:r w:rsidR="000C2794">
        <w:t xml:space="preserve"> </w:t>
      </w:r>
      <w:r w:rsidR="00352A0D">
        <w:t>and Big Data specifically</w:t>
      </w:r>
      <w:r w:rsidR="00CC213A">
        <w:t xml:space="preserve"> </w:t>
      </w:r>
      <w:r w:rsidR="00CC213A">
        <w:fldChar w:fldCharType="begin"/>
      </w:r>
      <w:r w:rsidR="00223E56">
        <w:instrText xml:space="preserve"> ADDIN ZOTERO_ITEM CSL_CITATION {"citationID":"4Ld6L7pe","properties":{"formattedCitation":"(Barnes and Wilson forthcoming; boyd and Crawford 2012; Kitchin 2014; Thatcher 2014)","plainCitation":"(Barnes and Wilson forthcoming; boyd and Crawford 2012; Kitchin 2014; Thatcher 2014)"},"citationItems":[{"id":3068,"uris":["http://zotero.org/users/34645/items/E2INQDMT"],"uri":["http://zotero.org/users/34645/items/E2INQDMT"],"itemData":{"id":3068,"type":"article-journal","title":"Big Data, Social Physics and Spatial Analysis: The Early Years","container-title":"Big Data &amp; Society","author":[{"family":"Barnes","given":"Trevor"},{"family":"Wilson","given":"Matthew"}],"issued":{"literal":"forthcoming"}}},{"id":2311,"uris":["http://zotero.org/users/34645/items/CIXTTJB4"],"uri":["http://zotero.org/users/34645/items/CIXTTJB4"],"itemData":{"id":2311,"type":"article-journal","title":"Critical Questions for Big Data: Provocations for a cultural, technological, and scholarly phenomenon","container-title":"Information, Communication &amp; Society","page":"662-679","volume":"15","issue":"5","source":"Taylor&amp;Francis","abstract":"The era of Big Data has begun. Computer scientists, physicists, economists, mathematicians, political scientists, bio-informaticists, sociologists, and other scholars are clamoring for access to the massive quantities of information produced by and about people, things, and their interactions. Diverse groups argue about the potential benefits and costs of analyzing genetic sequences, social media interactions, health records, phone logs, government records, and other digital traces left by people. Significant questions emerge. Will large-scale search data help us create better tools, services, and public goods? Or will it usher in a new wave of privacy incursions and invasive marketing? Will data analytics help us understand online communities and political movements? Or will it be used to track protesters and suppress speech? Will it transform how we study human communication and culture, or narrow the palette of research options and alter what ?research? means? Given the rise of Big Data as a socio-technical phenomenon, we argue that it is necessary to critically interrogate its assumptions and biases. In this article, we offer six provocations to spark conversations about the issues of Big Data: a cultural, technological, and scholarly phenomenon that rests on the interplay of technology, analysis, and mythology that provokes extensive utopian and dystopian rhetoric.","DOI":"10.1080/1369118X.2012.678878","ISSN":"1369-118X","call-number":"0000","author":[{"family":"boyd","given":"danah"},{"family":"Crawford","given":"Kate"}],"issued":{"date-parts":[["2012"]]}}},{"id":3088,"uris":["http://zotero.org/users/34645/items/ACJU67HT"],"uri":["http://zotero.org/users/34645/items/ACJU67HT"],"itemData":{"id":3088,"type":"article-journal","title":"Big Data, New Epistemologies and Paradigm Shifts","container-title":"Big Data &amp; Society","page":"1-12","volume":"1","author":[{"family":"Kitchin","given":"Rob"}],"issued":{"date-parts":[["2014"]]}}},{"id":3084,"uris":["http://zotero.org/users/34645/items/QAFEZMRX"],"uri":["http://zotero.org/users/34645/items/QAFEZMRX"],"itemData":{"id":3084,"type":"article-journal","title":"Living on Fumes: Digital Footprints, Data Fumes, and the Limitations of Spatial Big Data","container-title":"International Journal of Communication","page":"1765–1783","volume":"8","author":[{"family":"Thatcher","given":"Jim"}],"issued":{"date-parts":[["2014"]]},"accessed":{"date-parts":[["2014",7,18]]}}}],"schema":"https://github.com/citation-style-language/schema/raw/master/csl-citation.json"} </w:instrText>
      </w:r>
      <w:r w:rsidR="00CC213A">
        <w:fldChar w:fldCharType="separate"/>
      </w:r>
      <w:r w:rsidR="00223E56" w:rsidRPr="00223E56">
        <w:t>(Barnes and Wilson forthcoming; boyd and Crawford 2012; Kitchin 2014; Thatcher 2014)</w:t>
      </w:r>
      <w:r w:rsidR="00CC213A">
        <w:fldChar w:fldCharType="end"/>
      </w:r>
      <w:r w:rsidR="00352A0D">
        <w:t xml:space="preserve">, </w:t>
      </w:r>
      <w:r w:rsidR="00725F8D">
        <w:t xml:space="preserve">particular uncertainty surrounds Big Data in digital humanitarianism because of </w:t>
      </w:r>
      <w:r w:rsidR="008D5123">
        <w:t>the contrastive geographies between a locally-situated person in need and the distantly-located digital humanitarian.</w:t>
      </w:r>
    </w:p>
    <w:p w14:paraId="524F9D4C" w14:textId="2D950333" w:rsidR="00664EE2" w:rsidRDefault="003E24F3" w:rsidP="00B005E6">
      <w:pPr>
        <w:pStyle w:val="Normal1"/>
      </w:pPr>
      <w:r>
        <w:t>Most digital humanitarians frame the utility of their data and data practices in</w:t>
      </w:r>
      <w:r w:rsidR="00164EE7">
        <w:t xml:space="preserve"> one of three ways. The first, most common framing, is around </w:t>
      </w:r>
      <w:r>
        <w:t>improved situati</w:t>
      </w:r>
      <w:r w:rsidR="00D31567">
        <w:t xml:space="preserve">onal awareness, </w:t>
      </w:r>
      <w:r>
        <w:t xml:space="preserve">knowing what is happening in the location of </w:t>
      </w:r>
      <w:r w:rsidR="00D31567">
        <w:t>crisis or emergency</w:t>
      </w:r>
      <w:r w:rsidR="000644E5">
        <w:t xml:space="preserve"> (Jasmine, personal interview, 2013</w:t>
      </w:r>
      <w:r w:rsidR="00664EE2">
        <w:t>; Robert, personal interview, 2013</w:t>
      </w:r>
      <w:r w:rsidR="000644E5">
        <w:t>)</w:t>
      </w:r>
      <w:r w:rsidR="00164EE7">
        <w:t>.</w:t>
      </w:r>
      <w:r w:rsidR="00664EE2">
        <w:t xml:space="preserve"> Rachel, the founder of a preeminent digital humanitarian organization, put this framing most forcefully:</w:t>
      </w:r>
      <w:r w:rsidR="00664EE2">
        <w:br/>
      </w:r>
    </w:p>
    <w:p w14:paraId="1EBECA7F" w14:textId="535252BC" w:rsidR="00664EE2" w:rsidRDefault="00664EE2" w:rsidP="00664EE2">
      <w:pPr>
        <w:pStyle w:val="quoteText"/>
      </w:pPr>
      <w:r>
        <w:t>“[T]</w:t>
      </w:r>
      <w:r w:rsidRPr="00664EE2">
        <w:t>he greatest benefit of any of the technologies</w:t>
      </w:r>
      <w:r>
        <w:t xml:space="preserve"> …</w:t>
      </w:r>
      <w:r w:rsidRPr="00664EE2">
        <w:t xml:space="preserve"> is situational awareness. </w:t>
      </w:r>
      <w:r>
        <w:t>…</w:t>
      </w:r>
      <w:r w:rsidRPr="00664EE2">
        <w:t xml:space="preserve"> I really think that the one thing that technology can provide is organized, structured data that helps with the disaster response and recovery. And I don't think there's anything else it can do.</w:t>
      </w:r>
      <w:r>
        <w:t>”</w:t>
      </w:r>
    </w:p>
    <w:p w14:paraId="6C8DF6F7" w14:textId="7E85DD4F" w:rsidR="00664EE2" w:rsidRDefault="00664EE2" w:rsidP="00664EE2">
      <w:pPr>
        <w:pStyle w:val="quoteText"/>
      </w:pPr>
      <w:proofErr w:type="gramStart"/>
      <w:r>
        <w:t>-(</w:t>
      </w:r>
      <w:proofErr w:type="gramEnd"/>
      <w:r>
        <w:t>Rachel, personal interview, 2013)</w:t>
      </w:r>
    </w:p>
    <w:p w14:paraId="60F9FA98" w14:textId="77777777" w:rsidR="00664EE2" w:rsidRDefault="00664EE2" w:rsidP="00501013">
      <w:pPr>
        <w:pStyle w:val="Normal1"/>
      </w:pPr>
    </w:p>
    <w:p w14:paraId="2C7A4D25" w14:textId="0D3B4033" w:rsidR="00BA165A" w:rsidRDefault="00413CF2" w:rsidP="00B005E6">
      <w:pPr>
        <w:pStyle w:val="Normal1"/>
      </w:pPr>
      <w:r>
        <w:t>According to the broadest form of this</w:t>
      </w:r>
      <w:r w:rsidR="00AB356E">
        <w:t xml:space="preserve"> framing, there may or may not be direct, actionable operations information involved. </w:t>
      </w:r>
      <w:proofErr w:type="spellStart"/>
      <w:r w:rsidR="00AB356E">
        <w:t>Jeroen</w:t>
      </w:r>
      <w:proofErr w:type="spellEnd"/>
      <w:r w:rsidR="00AB356E">
        <w:t xml:space="preserve"> (personal interview, 2013), a software developer for a popular digital humanitarian platform,</w:t>
      </w:r>
      <w:r w:rsidR="00BA165A">
        <w:t xml:space="preserve"> said</w:t>
      </w:r>
      <w:r w:rsidR="00AB356E">
        <w:t xml:space="preserve"> formal humanitarian institutions derive value not from</w:t>
      </w:r>
      <w:r w:rsidR="00AB356E" w:rsidRPr="00AB356E">
        <w:t xml:space="preserve"> </w:t>
      </w:r>
      <w:r w:rsidR="00AB356E">
        <w:t>“</w:t>
      </w:r>
      <w:r w:rsidR="00AB356E" w:rsidRPr="00AB356E">
        <w:t>individual pieces of information, but in general patterns</w:t>
      </w:r>
      <w:r w:rsidR="00AB356E">
        <w:t>.”</w:t>
      </w:r>
      <w:r w:rsidR="00164EE7">
        <w:t xml:space="preserve"> The second way Big Data is framed as an improvement is through the potential to receive</w:t>
      </w:r>
      <w:r w:rsidR="003E24F3">
        <w:t xml:space="preserve"> unmediated reports of </w:t>
      </w:r>
      <w:r w:rsidR="00164EE7">
        <w:t xml:space="preserve">people’s </w:t>
      </w:r>
      <w:r w:rsidR="003E24F3">
        <w:t>experiences</w:t>
      </w:r>
      <w:r w:rsidR="005A4144">
        <w:t xml:space="preserve"> </w:t>
      </w:r>
      <w:r w:rsidR="005A4144">
        <w:fldChar w:fldCharType="begin"/>
      </w:r>
      <w:r w:rsidR="005A4144">
        <w:instrText xml:space="preserve"> ADDIN ZOTERO_ITEM CSL_CITATION {"citationID":"wbM3JUEL","properties":{"formattedCitation":"(CrisisMappersNet 2012)","plainCitation":"(CrisisMappersNet 2012)"},"citationItems":[{"id":3003,"uris":["http://zotero.org/users/34645/items/NVF3SW3K"],"uri":["http://zotero.org/users/34645/items/NVF3SW3K"],"itemData":{"id":3003,"type":"motion_picture","title":"ICCM 2012: Phil Harris, Geofeedia: Beyond keywords &amp; hashtags","URL":"http://youtu.be/HcBdC7cyeAY","author":[{"family":"CrisisMappersNet","given":""}],"issued":{"date-parts":[["2012",12,12]]},"accessed":{"date-parts":[["2013",11,1]]}}}],"schema":"https://github.com/citation-style-language/schema/raw/master/csl-citation.json"} </w:instrText>
      </w:r>
      <w:r w:rsidR="005A4144">
        <w:fldChar w:fldCharType="separate"/>
      </w:r>
      <w:r w:rsidR="005A4144" w:rsidRPr="005A4144">
        <w:t>(CrisisMappersNet 2012)</w:t>
      </w:r>
      <w:r w:rsidR="005A4144">
        <w:fldChar w:fldCharType="end"/>
      </w:r>
      <w:r w:rsidR="003E24F3">
        <w:t>.</w:t>
      </w:r>
      <w:r w:rsidR="00164EE7">
        <w:t xml:space="preserve"> </w:t>
      </w:r>
      <w:r w:rsidR="00C70392">
        <w:t>Robert</w:t>
      </w:r>
      <w:r w:rsidR="005A4144">
        <w:t xml:space="preserve"> </w:t>
      </w:r>
      <w:r w:rsidR="00BA165A">
        <w:t xml:space="preserve">expressed this by noting </w:t>
      </w:r>
      <w:r w:rsidR="005A4144">
        <w:t>(personal interview, 2013)</w:t>
      </w:r>
      <w:r w:rsidR="00C70392">
        <w:t>, “…</w:t>
      </w:r>
      <w:r w:rsidR="00C70392" w:rsidRPr="00C70392">
        <w:t xml:space="preserve">the vast majority of crisis information today is </w:t>
      </w:r>
      <w:r w:rsidR="00C70392" w:rsidRPr="00C70392">
        <w:lastRenderedPageBreak/>
        <w:t>generated by these local communities rather than UN staff or what have you. UN staff can't be everywhere - the crowds are - and so they're the eyes, ears, and sensors, and they're becoming empowered to communicate during crises.</w:t>
      </w:r>
      <w:r w:rsidR="00C70392">
        <w:t>”</w:t>
      </w:r>
      <w:r w:rsidR="00C70392" w:rsidRPr="00C70392">
        <w:t xml:space="preserve"> </w:t>
      </w:r>
      <w:r w:rsidR="00164EE7">
        <w:t xml:space="preserve">The third framing, </w:t>
      </w:r>
      <w:r w:rsidR="00D31567">
        <w:t>which was communicated only rarely, is in the potential of a project to enroll enough distributed laborers to have work conducted constantly.</w:t>
      </w:r>
      <w:r w:rsidR="00AE6250">
        <w:t xml:space="preserve"> </w:t>
      </w:r>
      <w:r w:rsidR="00BA165A">
        <w:t>For example:</w:t>
      </w:r>
    </w:p>
    <w:p w14:paraId="4674D5CC" w14:textId="7B3E586D" w:rsidR="003E24F3" w:rsidRDefault="00BA165A" w:rsidP="00BA165A">
      <w:pPr>
        <w:pStyle w:val="quoteText"/>
      </w:pPr>
      <w:r w:rsidRPr="00BA165A">
        <w:t xml:space="preserve">If we can get 200 people working on a deployment, that's 200 people that are working across </w:t>
      </w:r>
      <w:proofErr w:type="spellStart"/>
      <w:r w:rsidRPr="00BA165A">
        <w:t>timezones</w:t>
      </w:r>
      <w:proofErr w:type="spellEnd"/>
      <w:r w:rsidRPr="00BA165A">
        <w:t>, which is really important as well. So</w:t>
      </w:r>
      <w:r w:rsidR="00130C92">
        <w:t>,</w:t>
      </w:r>
      <w:r w:rsidRPr="00BA165A">
        <w:t xml:space="preserve"> say we're working with </w:t>
      </w:r>
      <w:r>
        <w:t xml:space="preserve">[UN] </w:t>
      </w:r>
      <w:r w:rsidRPr="00BA165A">
        <w:t>OCHA in Geneva, we still have people working on the west coast of the US, so when Geneva is asleep and everybody else is still working away, by the time they wake up they see that a massive amount of work has been done overnight. And it gives them the sort of 24/7 workforce</w:t>
      </w:r>
      <w:r>
        <w:t>…</w:t>
      </w:r>
    </w:p>
    <w:p w14:paraId="25A3440F" w14:textId="0376AFB2" w:rsidR="00BA165A" w:rsidRDefault="00BA165A" w:rsidP="00BA165A">
      <w:pPr>
        <w:pStyle w:val="quoteText"/>
      </w:pPr>
      <w:proofErr w:type="gramStart"/>
      <w:r>
        <w:t>-(</w:t>
      </w:r>
      <w:proofErr w:type="gramEnd"/>
      <w:r>
        <w:t>Jasmine, personal interview, 2013)</w:t>
      </w:r>
    </w:p>
    <w:p w14:paraId="351A9F80" w14:textId="77777777" w:rsidR="00B005E6" w:rsidRDefault="00B005E6" w:rsidP="00BA165A">
      <w:pPr>
        <w:pStyle w:val="quoteText"/>
      </w:pPr>
    </w:p>
    <w:p w14:paraId="7F659145" w14:textId="2A7750EF" w:rsidR="00653E37" w:rsidRDefault="00653E37" w:rsidP="00B005E6">
      <w:pPr>
        <w:pStyle w:val="Normal1"/>
      </w:pPr>
      <w:r>
        <w:t xml:space="preserve">The limits of these </w:t>
      </w:r>
      <w:r w:rsidR="0042628B">
        <w:t xml:space="preserve">Big Data </w:t>
      </w:r>
      <w:r>
        <w:t>approaches lie in the ways the technologies</w:t>
      </w:r>
      <w:r w:rsidR="00C11BBC">
        <w:t xml:space="preserve">, data structures, </w:t>
      </w:r>
      <w:r w:rsidR="004634C0">
        <w:t xml:space="preserve">and </w:t>
      </w:r>
      <w:r w:rsidR="00C11BBC">
        <w:t>software</w:t>
      </w:r>
      <w:r>
        <w:t xml:space="preserve"> </w:t>
      </w:r>
      <w:r w:rsidR="0042628B">
        <w:t xml:space="preserve">limit what knowledges can be </w:t>
      </w:r>
      <w:r>
        <w:t>collect</w:t>
      </w:r>
      <w:r w:rsidR="0042628B">
        <w:t>ed, how those knowledges are processed, who is able to contribute</w:t>
      </w:r>
      <w:r w:rsidR="00086B07">
        <w:t>, and who is able to access them</w:t>
      </w:r>
      <w:r w:rsidR="0042628B">
        <w:t xml:space="preserve">. These epistemological limits are observed mostly by those working in formal humanitarian institutions, and contrast with how the digital humanitarian community envisions their own contributions. At the same time, </w:t>
      </w:r>
      <w:r w:rsidR="00944251">
        <w:t>by framing their technologies in the</w:t>
      </w:r>
      <w:r w:rsidR="00A0242C">
        <w:t xml:space="preserve"> three</w:t>
      </w:r>
      <w:r w:rsidR="00944251">
        <w:t xml:space="preserve"> ways seen above, the digital humanitarian community produces a conception of what can be known through Big Data, a conception that aligns with the common promises of Big Data but contradicts the ways those knowledges are engaged by formal humanitarian actors.</w:t>
      </w:r>
      <w:r w:rsidR="00A0242C">
        <w:t xml:space="preserve"> These framings accomplish this by </w:t>
      </w:r>
      <w:r w:rsidR="00540060">
        <w:t>embodying</w:t>
      </w:r>
      <w:r w:rsidR="00A0242C">
        <w:t xml:space="preserve"> three potential contributions, and then suggesting that knowledges produced through Big Data means should contribute in one of those three ways. Conversely, knowledges that do not immediately conform to one of these three framings should be deemed superfluous.</w:t>
      </w:r>
      <w:r w:rsidR="00566683">
        <w:t xml:space="preserve"> This conception also </w:t>
      </w:r>
      <w:r w:rsidR="000C5B72">
        <w:t>narrows</w:t>
      </w:r>
      <w:r w:rsidR="00566683">
        <w:t xml:space="preserve"> the complexity surrounding knowledge production and </w:t>
      </w:r>
      <w:r w:rsidR="00251F11">
        <w:t>representation</w:t>
      </w:r>
      <w:r w:rsidR="00566683">
        <w:t xml:space="preserve">, </w:t>
      </w:r>
      <w:r w:rsidR="000C5B72">
        <w:t>eluding</w:t>
      </w:r>
      <w:r w:rsidR="00566683">
        <w:t xml:space="preserve"> the </w:t>
      </w:r>
      <w:r w:rsidR="000C5B72">
        <w:t xml:space="preserve">broad </w:t>
      </w:r>
      <w:r w:rsidR="00E7708D">
        <w:t xml:space="preserve">epistemological </w:t>
      </w:r>
      <w:r w:rsidR="00566683">
        <w:t xml:space="preserve">potentials found in critical and feminist GIS research. </w:t>
      </w:r>
      <w:r w:rsidR="00251F11">
        <w:t xml:space="preserve"> </w:t>
      </w:r>
    </w:p>
    <w:p w14:paraId="25C1514D" w14:textId="5A7D73CE" w:rsidR="00251F11" w:rsidRDefault="00251F11" w:rsidP="00501013">
      <w:pPr>
        <w:pStyle w:val="Normal1"/>
      </w:pPr>
      <w:r>
        <w:t xml:space="preserve">With regard to Big Data, the primary questions humanitarian responders raised revolved around its </w:t>
      </w:r>
      <w:r w:rsidR="00565E29">
        <w:t>completeness</w:t>
      </w:r>
      <w:r>
        <w:t xml:space="preserve">. This questioning differed from geoweb debates in which statistical representativeness is a measure of the relation between a sample population and the general population; instead, it asked </w:t>
      </w:r>
      <w:r>
        <w:rPr>
          <w:i/>
        </w:rPr>
        <w:t>who</w:t>
      </w:r>
      <w:r>
        <w:t xml:space="preserve"> is contributing and who is unable due to the nature of humanitarian emergencies. For example, at a recent digital humanitarian conference a spokesperson for Frontline SMS succinctly encapsulated the sentiments expressed to me by </w:t>
      </w:r>
      <w:r w:rsidR="000D5000">
        <w:t xml:space="preserve">most </w:t>
      </w:r>
      <w:r>
        <w:t>formal humanitarian managers, “</w:t>
      </w:r>
      <w:r w:rsidRPr="00251F11">
        <w:t>If the only people who can post to your platform already have internet, you’re missing lots of people in the global South.</w:t>
      </w:r>
      <w:r>
        <w:t>”</w:t>
      </w:r>
      <w:r w:rsidR="000D5000">
        <w:t xml:space="preserve"> This was reflected in my interviews with workers at FEMA, the Red Cross, various agencies of the United Nations, and non-profit leaders in New York City.</w:t>
      </w:r>
      <w:r>
        <w:t xml:space="preserve"> In personal interviews, two responders to </w:t>
      </w:r>
      <w:proofErr w:type="spellStart"/>
      <w:r>
        <w:t>Superstorm</w:t>
      </w:r>
      <w:proofErr w:type="spellEnd"/>
      <w:r>
        <w:t xml:space="preserve"> Sandy in New York City noted that the most affected neighborhoods were underrepresented in Big Data because their electricity was disconnected for several days following the storm – one interviewee quipped that if responders looked only at Big Data they would assume the hardest-hit areas were wealthy Manhattan neighborhoods rather than the more diverse lower-income neighborhoods on the Rockaway Peninsula.</w:t>
      </w:r>
    </w:p>
    <w:p w14:paraId="50A1099A" w14:textId="2A3BEFEC" w:rsidR="0061787F" w:rsidRDefault="00251F11" w:rsidP="00501013">
      <w:pPr>
        <w:pStyle w:val="Normal1"/>
      </w:pPr>
      <w:r>
        <w:t xml:space="preserve">Questioning Big Data’s </w:t>
      </w:r>
      <w:r w:rsidR="00565E29">
        <w:t>completeness</w:t>
      </w:r>
      <w:r>
        <w:t xml:space="preserve"> in this way has implications beyond gaps in participation. Most importantly it has implications for the types of knowledges Big Data captures in humanitarian crises and emergencies. </w:t>
      </w:r>
      <w:r w:rsidR="009C4D66">
        <w:t>I</w:t>
      </w:r>
      <w:r>
        <w:t xml:space="preserve">t sheds light on the distinction between what one in the site of a crisis is able to know, and what someone who is removed from that site is able to know about it. </w:t>
      </w:r>
      <w:r w:rsidR="0061787F">
        <w:t xml:space="preserve">Thomas, a senior-level manager of </w:t>
      </w:r>
      <w:r w:rsidR="0061787F">
        <w:lastRenderedPageBreak/>
        <w:t>a major U.S. emergency management agency, observed that factors motivating one’s participation in Big Data are different for people with disparate geographies:</w:t>
      </w:r>
    </w:p>
    <w:p w14:paraId="11B2035E" w14:textId="3B9670B7" w:rsidR="00251F11" w:rsidRDefault="0061787F" w:rsidP="0061787F">
      <w:pPr>
        <w:pStyle w:val="quoteText"/>
      </w:pPr>
      <w:r>
        <w:t>“They [t</w:t>
      </w:r>
      <w:r w:rsidRPr="0061787F">
        <w:t>he data coming from the crisis zone and from remote volunteers</w:t>
      </w:r>
      <w:r>
        <w:t>]</w:t>
      </w:r>
      <w:r w:rsidRPr="0061787F">
        <w:t xml:space="preserve"> are very different - and there are very different motivators for these people. For one it's, </w:t>
      </w:r>
      <w:r>
        <w:t>‘</w:t>
      </w:r>
      <w:r w:rsidRPr="0061787F">
        <w:t xml:space="preserve">Help! I'm trapped in my </w:t>
      </w:r>
      <w:proofErr w:type="spellStart"/>
      <w:r w:rsidRPr="0061787F">
        <w:t>frickin</w:t>
      </w:r>
      <w:proofErr w:type="spellEnd"/>
      <w:r w:rsidRPr="0061787F">
        <w:t>' house! And</w:t>
      </w:r>
      <w:r w:rsidR="002C7B97">
        <w:t xml:space="preserve"> the roof’</w:t>
      </w:r>
      <w:r>
        <w:t>s collapsed around me,’</w:t>
      </w:r>
      <w:r w:rsidRPr="0061787F">
        <w:t xml:space="preserve"> versus, </w:t>
      </w:r>
      <w:r>
        <w:t>‘</w:t>
      </w:r>
      <w:r w:rsidRPr="0061787F">
        <w:t>I live in Texas, there was this big earthquake in Indonesia, and I want</w:t>
      </w:r>
      <w:r>
        <w:t xml:space="preserve"> to help.’</w:t>
      </w:r>
      <w:r w:rsidRPr="0061787F">
        <w:t xml:space="preserve"> They're both important, but they're very different motivators.</w:t>
      </w:r>
      <w:r w:rsidR="002C7B97">
        <w:t xml:space="preserve"> … T</w:t>
      </w:r>
      <w:r w:rsidR="002C7B97" w:rsidRPr="002C7B97">
        <w:t>he education, the affluence of the people that are working, and their own inherent social biases, are all things we have to think about, well beyond simple things like language issues.</w:t>
      </w:r>
      <w:r>
        <w:t>”</w:t>
      </w:r>
    </w:p>
    <w:p w14:paraId="7C38F91A" w14:textId="51EE6304" w:rsidR="002C7B97" w:rsidRDefault="002C7B97" w:rsidP="0061787F">
      <w:pPr>
        <w:pStyle w:val="quoteText"/>
      </w:pPr>
      <w:proofErr w:type="gramStart"/>
      <w:r>
        <w:t>-(</w:t>
      </w:r>
      <w:proofErr w:type="gramEnd"/>
      <w:r>
        <w:t>Thomas, personal interview, 2013)</w:t>
      </w:r>
    </w:p>
    <w:p w14:paraId="30B95B40" w14:textId="77777777" w:rsidR="002C7B97" w:rsidRDefault="002C7B97" w:rsidP="0061787F">
      <w:pPr>
        <w:pStyle w:val="quoteText"/>
      </w:pPr>
    </w:p>
    <w:p w14:paraId="22E76B94" w14:textId="23969110" w:rsidR="009C4D66" w:rsidRDefault="009C4D66" w:rsidP="004E48A0">
      <w:pPr>
        <w:pStyle w:val="Normal1"/>
      </w:pPr>
      <w:r>
        <w:t>For Thomas, then, Big Data exemplifies a collapse of the different forms of knowledge that result from different motivating factors. One directly impacted by an emergency has different knowledges and different motivators for communicating those knowledges. Big Data does not make these differences readily apparent, and Thomas therefore encourages critical reflection on Big Data knowledge expressions.</w:t>
      </w:r>
    </w:p>
    <w:p w14:paraId="3622F3BD" w14:textId="5A4E9EC7" w:rsidR="0061787F" w:rsidRDefault="002C7B97" w:rsidP="002C7B97">
      <w:pPr>
        <w:pStyle w:val="Normal1"/>
      </w:pPr>
      <w:r>
        <w:t>The knowledge produced through Big Data technologies, data, and practices is always partial and reflects the geographical and social contexts of the people producing those knowledges.</w:t>
      </w:r>
      <w:r w:rsidR="00ED6268">
        <w:t xml:space="preserve"> This is an important admission because the stakes are so high: if humanitarian organizations’ practices and operations eventually come to be influenced by Big Data, the way they come to understand on-the-ground conditions will be impacted by these partialities. </w:t>
      </w:r>
      <w:r w:rsidR="00E93A8F">
        <w:t>The humanitarians with whom I spoke seem to be partially cognizant of this, as expressed in their concerns and hesitations.</w:t>
      </w:r>
    </w:p>
    <w:p w14:paraId="3A6AE289" w14:textId="77777777" w:rsidR="00ED6268" w:rsidRDefault="00ED6268" w:rsidP="00ED6268">
      <w:pPr>
        <w:pStyle w:val="Normal1"/>
      </w:pPr>
      <w:r>
        <w:t>Situational awareness gathered through Big Data sources and practices, because it is thusly partial, is useful in much narrower ways in comparison with awareness gathered through other methods. Jeremy, a human rights lawyer engaged in digital humanitarianism debates, connected the partiality of knowledge with the practices used to “make sense” of Big Data:</w:t>
      </w:r>
    </w:p>
    <w:p w14:paraId="6E06DC5F" w14:textId="1BD87F22" w:rsidR="00ED6268" w:rsidRDefault="00ED6268" w:rsidP="00ED6268">
      <w:pPr>
        <w:pStyle w:val="quoteText"/>
      </w:pPr>
      <w:r>
        <w:br/>
        <w:t>“The problem with [a well-known digital humanitarian platform] is that it's not … designed to do the three things we need it to do to [be usable in a human rights abuses case]: one is accurate geocoding. The geocoding is arbitrary. And until [</w:t>
      </w:r>
      <w:r w:rsidR="00842FC4">
        <w:t xml:space="preserve">the </w:t>
      </w:r>
      <w:r>
        <w:t>platform</w:t>
      </w:r>
      <w:r w:rsidR="00842FC4">
        <w:t>’</w:t>
      </w:r>
      <w:r>
        <w:t xml:space="preserve">s] geocoding isn't arbitrary, there's nothing I can do with it. The second thing is that it taxonomically distorts the data through categorization. … Categorization is forcing a level of pre-judgment that prevents the data from telling its own story. And that gets to the third thing. You never, ever want to append or amend a primary source that's digitally collected. Because when you do that, you don't know what its significance is, right? … You want [multiple] reports to cross-pollinate and to make sense in context. The problem is that with Ushahidi, that's where the dots come in. </w:t>
      </w:r>
      <w:r w:rsidR="007232E4">
        <w:t>…</w:t>
      </w:r>
      <w:r>
        <w:t xml:space="preserve"> The dots isolate the acts. They should be </w:t>
      </w:r>
      <w:r w:rsidRPr="002C2091">
        <w:rPr>
          <w:i/>
        </w:rPr>
        <w:t>domes</w:t>
      </w:r>
      <w:r>
        <w:t xml:space="preserve"> where acts can exist in context. Because right now you can't get relational. </w:t>
      </w:r>
      <w:r w:rsidR="007232E4">
        <w:t xml:space="preserve">… </w:t>
      </w:r>
      <w:r>
        <w:t xml:space="preserve">You don't know how they relate. If someone reports a fire it's a fire. If someone reports a car bombing at the market where a fire took place - there's a relation. </w:t>
      </w:r>
      <w:r w:rsidR="007232E4">
        <w:t xml:space="preserve">… </w:t>
      </w:r>
      <w:r>
        <w:t xml:space="preserve">Ushahidi is not a platform that allows me to do that, and neither is </w:t>
      </w:r>
      <w:proofErr w:type="spellStart"/>
      <w:r>
        <w:t>Tomnod</w:t>
      </w:r>
      <w:proofErr w:type="spellEnd"/>
      <w:r>
        <w:t>.</w:t>
      </w:r>
    </w:p>
    <w:p w14:paraId="276964B4" w14:textId="11490C55" w:rsidR="00ED6268" w:rsidRDefault="00ED6268" w:rsidP="00ED6268">
      <w:pPr>
        <w:pStyle w:val="quoteText"/>
      </w:pPr>
      <w:proofErr w:type="gramStart"/>
      <w:r>
        <w:t>-(</w:t>
      </w:r>
      <w:proofErr w:type="gramEnd"/>
      <w:r>
        <w:t>Jeremy, personal interview, 2013)</w:t>
      </w:r>
    </w:p>
    <w:p w14:paraId="17B61CBB" w14:textId="77777777" w:rsidR="002C7B97" w:rsidRDefault="002C7B97" w:rsidP="002C7B97">
      <w:pPr>
        <w:pStyle w:val="Normal1"/>
      </w:pPr>
    </w:p>
    <w:p w14:paraId="2F1CC4F1" w14:textId="5262F6BB" w:rsidR="00EF0ACE" w:rsidRDefault="00C87575" w:rsidP="002C7B97">
      <w:pPr>
        <w:pStyle w:val="Normal1"/>
      </w:pPr>
      <w:r>
        <w:t xml:space="preserve">Jeremy thus contends that the digital humanitarian platforms designed to integrate Big Data signify the emergence of a new epistemology that embodies several significant limitations for </w:t>
      </w:r>
      <w:r w:rsidR="00254D1A">
        <w:t xml:space="preserve">use in </w:t>
      </w:r>
      <w:r>
        <w:t xml:space="preserve">his work. </w:t>
      </w:r>
      <w:r w:rsidR="00254D1A">
        <w:t xml:space="preserve">It signifies a new epistemology insofar as it portrays events as discrete and isolated; knowledges as </w:t>
      </w:r>
      <w:r w:rsidR="00254D1A">
        <w:lastRenderedPageBreak/>
        <w:t xml:space="preserve">modifiable, </w:t>
      </w:r>
      <w:proofErr w:type="spellStart"/>
      <w:r w:rsidR="00254D1A">
        <w:t>categorizable</w:t>
      </w:r>
      <w:proofErr w:type="spellEnd"/>
      <w:r w:rsidR="00254D1A">
        <w:t xml:space="preserve">, and </w:t>
      </w:r>
      <w:proofErr w:type="spellStart"/>
      <w:r w:rsidR="00254D1A">
        <w:t>abstractable</w:t>
      </w:r>
      <w:proofErr w:type="spellEnd"/>
      <w:r w:rsidR="00254D1A">
        <w:t>; and locally-situated knowledges as best understood by those working remotely.</w:t>
      </w:r>
    </w:p>
    <w:p w14:paraId="6D280D65" w14:textId="7E62B761" w:rsidR="00ED6268" w:rsidRDefault="00ED6268" w:rsidP="002C7B97">
      <w:pPr>
        <w:pStyle w:val="Normal1"/>
      </w:pPr>
      <w:r>
        <w:t>Big Data therefore</w:t>
      </w:r>
      <w:r w:rsidR="00011371">
        <w:t xml:space="preserve"> in this case</w:t>
      </w:r>
      <w:r>
        <w:t xml:space="preserve"> can be conceptualized as a</w:t>
      </w:r>
      <w:r w:rsidR="00011371">
        <w:t xml:space="preserve"> framing of what can be known about a humanitarian crisis, and how one is able to </w:t>
      </w:r>
      <w:r w:rsidR="00842FC4">
        <w:t>grasp</w:t>
      </w:r>
      <w:r w:rsidR="00011371">
        <w:t xml:space="preserve"> that knowledge</w:t>
      </w:r>
      <w:r w:rsidR="00842FC4">
        <w:t>;</w:t>
      </w:r>
      <w:r w:rsidR="00011371">
        <w:t xml:space="preserve"> </w:t>
      </w:r>
      <w:r w:rsidR="00842FC4">
        <w:t>in short, it is an epistemology. This epistemology privileges knowledges and knowledge-based practices originating in remote geographies and de-emphasizes the connections between multiple knowledges.</w:t>
      </w:r>
    </w:p>
    <w:p w14:paraId="4CDD9EF5" w14:textId="77777777" w:rsidR="00ED6268" w:rsidRPr="00251F11" w:rsidRDefault="00ED6268" w:rsidP="002C7B97">
      <w:pPr>
        <w:pStyle w:val="Normal1"/>
      </w:pPr>
    </w:p>
    <w:p w14:paraId="039FC98B" w14:textId="03A56BD5" w:rsidR="00664EE2" w:rsidRDefault="00A11EEF" w:rsidP="00A11EEF">
      <w:pPr>
        <w:pStyle w:val="Heading1"/>
      </w:pPr>
      <w:r>
        <w:t>Big Data as Social Relation</w:t>
      </w:r>
    </w:p>
    <w:p w14:paraId="33CFC71F" w14:textId="18BB5500" w:rsidR="00707172" w:rsidRDefault="007B4580" w:rsidP="00707172">
      <w:pPr>
        <w:pStyle w:val="Normal1"/>
      </w:pPr>
      <w:r>
        <w:t xml:space="preserve">If Big Data can be conceptualized as a new set of practices and an epistemology, it can equally be interrogated for the new social relations it embodies. </w:t>
      </w:r>
      <w:r w:rsidR="00B77F80">
        <w:t>Big Data within digital humanitarianism produces social relations based on its discursive production of needy subjects and by impacting the material conditions of humanitarianism’s subjects.</w:t>
      </w:r>
      <w:r w:rsidR="00707172">
        <w:t xml:space="preserve"> These relations, discussed in more detail in this section, enroll values, norms, and privileges as has been shown in research on information technologies. </w:t>
      </w:r>
      <w:r w:rsidR="002857AC">
        <w:t xml:space="preserve">However, these social relations differ from previous research in </w:t>
      </w:r>
      <w:r w:rsidR="00EE72BB">
        <w:t>that the humanitarian context</w:t>
      </w:r>
      <w:r w:rsidR="000F0D5F">
        <w:t xml:space="preserve"> exposes particularly vulnerable populations</w:t>
      </w:r>
      <w:r w:rsidR="00EE72BB">
        <w:t>,</w:t>
      </w:r>
      <w:r w:rsidR="000F0D5F">
        <w:t xml:space="preserve"> while</w:t>
      </w:r>
      <w:r w:rsidR="00EE72BB">
        <w:t xml:space="preserve"> the </w:t>
      </w:r>
      <w:r w:rsidR="000F0D5F">
        <w:t xml:space="preserve">use of distributed </w:t>
      </w:r>
      <w:r w:rsidR="00EE72BB">
        <w:t xml:space="preserve">information technologies </w:t>
      </w:r>
      <w:r w:rsidR="000F0D5F">
        <w:t xml:space="preserve">exacerbates the knowledge politics dynamic and range of interests at play. </w:t>
      </w:r>
    </w:p>
    <w:p w14:paraId="59A75C94" w14:textId="60D30335" w:rsidR="00275E00" w:rsidRDefault="00CF4E82" w:rsidP="00707172">
      <w:pPr>
        <w:pStyle w:val="Normal1"/>
      </w:pPr>
      <w:r>
        <w:t xml:space="preserve">Big Data helps digital humanitarians produce discourses of subjects in need of digital humanitarian involvement. This is necessary </w:t>
      </w:r>
      <w:r w:rsidR="000F0D5F">
        <w:t>for their work to be valued and used by f</w:t>
      </w:r>
      <w:r>
        <w:t>ormal humanitarian institutions, and constructs at least two such subjects</w:t>
      </w:r>
      <w:r w:rsidR="000F0D5F">
        <w:t xml:space="preserve">. </w:t>
      </w:r>
      <w:r w:rsidR="003E71BC">
        <w:t xml:space="preserve">Notably, both discourses </w:t>
      </w:r>
      <w:r w:rsidR="00402C03">
        <w:t>about needy subjects have originated from</w:t>
      </w:r>
      <w:r w:rsidR="003E71BC">
        <w:t xml:space="preserve"> within the digital humanitarian community. </w:t>
      </w:r>
      <w:r w:rsidR="000F0D5F">
        <w:t xml:space="preserve">The first subject is the crisis-affected person in need of humanitarian aid, which digital humanitarians promise to help deliver. </w:t>
      </w:r>
      <w:r w:rsidR="003E71BC">
        <w:t xml:space="preserve">For example, a crisis-affected community may use social media to communicate their knowledges of a disaster, and these knowledges, when collected, processed, and represented, help digital humanitarians produce the subject who needs digital humanitarian intervention. </w:t>
      </w:r>
      <w:r w:rsidR="000F0D5F">
        <w:t xml:space="preserve">The second </w:t>
      </w:r>
      <w:r w:rsidR="00640CF3">
        <w:t>subject</w:t>
      </w:r>
      <w:r w:rsidR="000F0D5F">
        <w:t xml:space="preserve"> in need is the formal humanitarian community, who needs digital humanitarians to reduce costs and increase speed and efficiency</w:t>
      </w:r>
      <w:r w:rsidR="00AA6870">
        <w:t>. These discourses typically represent the formal humanitarian community as unable to cope with pressures introduced by increased data flows and increasingly complex crises.</w:t>
      </w:r>
    </w:p>
    <w:p w14:paraId="387C0AC1" w14:textId="1A2EEE16" w:rsidR="00A320BB" w:rsidRDefault="00CF4E82" w:rsidP="004C411A">
      <w:pPr>
        <w:pStyle w:val="Normal1"/>
      </w:pPr>
      <w:r>
        <w:t>Big Data</w:t>
      </w:r>
      <w:r w:rsidR="009B0AA2">
        <w:t xml:space="preserve"> discourses</w:t>
      </w:r>
      <w:r>
        <w:t xml:space="preserve"> assist in </w:t>
      </w:r>
      <w:r w:rsidR="00BC4FFB">
        <w:t xml:space="preserve">producing both </w:t>
      </w:r>
      <w:r>
        <w:t xml:space="preserve">subjects </w:t>
      </w:r>
      <w:r w:rsidR="00C74DAE">
        <w:t>when digital humanitarians claim that Big Data constitutes the</w:t>
      </w:r>
      <w:r w:rsidR="004C411A">
        <w:t xml:space="preserve"> agglomeration of voluminous data sources that rely on digital humanitarian – usually volunteered – labor to process. Although the ability to communicate his organization’s information to broad audiences (in a one-to-many fashion) more greatly benefits Kevin’s emergency operations, he contends that having more social media users – what he calls “more sensors” – near the source of an emergency reporting information is </w:t>
      </w:r>
      <w:r w:rsidR="00A320BB">
        <w:t xml:space="preserve">a </w:t>
      </w:r>
      <w:r w:rsidR="004C411A">
        <w:t>potential benefit of Big Data platforms like Twitter.</w:t>
      </w:r>
      <w:r w:rsidR="00A320BB">
        <w:t xml:space="preserve"> In December 2012, digital humanitarian organizations were activated to help recovery efforts from Typhoon Pablo. The number of tweets from these “sensors”, overwhelming for formal responders, helped justify digital humanitarian involvement. In a public blog posted to the </w:t>
      </w:r>
      <w:proofErr w:type="spellStart"/>
      <w:r w:rsidR="00A320BB">
        <w:t>CrisisMappers</w:t>
      </w:r>
      <w:proofErr w:type="spellEnd"/>
      <w:r w:rsidR="00A320BB">
        <w:t xml:space="preserve"> </w:t>
      </w:r>
      <w:proofErr w:type="spellStart"/>
      <w:r w:rsidR="00A320BB">
        <w:t>listserve</w:t>
      </w:r>
      <w:proofErr w:type="spellEnd"/>
      <w:r w:rsidR="00A320BB">
        <w:t xml:space="preserve">, Meier </w:t>
      </w:r>
      <w:r w:rsidR="00A320BB">
        <w:fldChar w:fldCharType="begin"/>
      </w:r>
      <w:r w:rsidR="00A320BB">
        <w:instrText xml:space="preserve"> ADDIN ZOTERO_ITEM CSL_CITATION {"citationID":"irihkC9V","properties":{"formattedCitation":"(2012b)","plainCitation":"(2012b)"},"citationItems":[{"id":3004,"uris":["http://zotero.org/users/34645/items/H5CI7KGZ"],"uri":["http://zotero.org/users/34645/items/H5CI7KGZ"],"itemData":{"id":3004,"type":"post-weblog","title":"Help Tag Tweets from Typhoon Pablo to Support UN Disaster Response!","container-title":"iRevolution","URL":"http://irevolution.net/2012/12/05/help-microtask-pablo/","author":[{"family":"Meier","given":"Patrick"}],"issued":{"date-parts":[["2012",12,5]]},"accessed":{"date-parts":[["2013",11,1]]}},"suppress-author":true}],"schema":"https://github.com/citation-style-language/schema/raw/master/csl-citation.json"} </w:instrText>
      </w:r>
      <w:r w:rsidR="00A320BB">
        <w:fldChar w:fldCharType="separate"/>
      </w:r>
      <w:r w:rsidR="00A320BB" w:rsidRPr="00A320BB">
        <w:t>(2012b)</w:t>
      </w:r>
      <w:r w:rsidR="00A320BB">
        <w:fldChar w:fldCharType="end"/>
      </w:r>
      <w:r w:rsidR="00A320BB">
        <w:t xml:space="preserve"> wrote:</w:t>
      </w:r>
    </w:p>
    <w:p w14:paraId="7B987907" w14:textId="3EFCCBB9" w:rsidR="004C411A" w:rsidRDefault="00A320BB" w:rsidP="00A320BB">
      <w:pPr>
        <w:pStyle w:val="quoteText"/>
      </w:pPr>
      <w:r>
        <w:t>“The United Nations Office for the Coordination of Humanitarian Affairs (OCHA) has just activated the Digital Humanitarian Network (DHN) to request support in response to Typhoo [</w:t>
      </w:r>
      <w:r>
        <w:rPr>
          <w:i/>
        </w:rPr>
        <w:t>sic</w:t>
      </w:r>
      <w:r>
        <w:t xml:space="preserve">] Pablo. They also need your help! Read on! … Given [the] </w:t>
      </w:r>
      <w:r w:rsidRPr="00A320BB">
        <w:rPr>
          <w:i/>
        </w:rPr>
        <w:t>very</w:t>
      </w:r>
      <w:r>
        <w:t xml:space="preserve"> short </w:t>
      </w:r>
      <w:proofErr w:type="spellStart"/>
      <w:r>
        <w:t>turn around</w:t>
      </w:r>
      <w:proofErr w:type="spellEnd"/>
      <w:r>
        <w:t xml:space="preserve"> time, we only have 10 hours (!), the Digital </w:t>
      </w:r>
      <w:proofErr w:type="spellStart"/>
      <w:r>
        <w:t>Humani-tarian</w:t>
      </w:r>
      <w:proofErr w:type="spellEnd"/>
      <w:r>
        <w:t xml:space="preserve"> [</w:t>
      </w:r>
      <w:r w:rsidRPr="00A320BB">
        <w:rPr>
          <w:i/>
        </w:rPr>
        <w:t>sic</w:t>
      </w:r>
      <w:r>
        <w:t xml:space="preserve">] Network needs your help! The SBTF has partnered with </w:t>
      </w:r>
      <w:r>
        <w:lastRenderedPageBreak/>
        <w:t xml:space="preserve">colleagues at </w:t>
      </w:r>
      <w:proofErr w:type="spellStart"/>
      <w:r>
        <w:t>PyBossa</w:t>
      </w:r>
      <w:proofErr w:type="spellEnd"/>
      <w:r>
        <w:t xml:space="preserve"> to launch this very useful </w:t>
      </w:r>
      <w:proofErr w:type="spellStart"/>
      <w:r>
        <w:t>microtasking</w:t>
      </w:r>
      <w:proofErr w:type="spellEnd"/>
      <w:r>
        <w:t xml:space="preserve"> platform for you to assist the UN in these efforts. No prior experience necessary. Click here or on the display above to see just how easy it is to support the disaster relief operations on the ground.”</w:t>
      </w:r>
    </w:p>
    <w:p w14:paraId="4C0046CB" w14:textId="77777777" w:rsidR="00A320BB" w:rsidRDefault="00A320BB" w:rsidP="00A320BB">
      <w:pPr>
        <w:pStyle w:val="quoteText"/>
      </w:pPr>
    </w:p>
    <w:p w14:paraId="41A8B3BC" w14:textId="3FA885D5" w:rsidR="00A320BB" w:rsidRDefault="00A320BB" w:rsidP="00A320BB">
      <w:pPr>
        <w:pStyle w:val="Normal1"/>
      </w:pPr>
      <w:r>
        <w:t xml:space="preserve">This sort of solicitation helps produce the dual needy subjects of digital humanitarian involvement. The people affected by Typhoon Pablo are indirectly implicated, as they are presumably producing Big Data and – again, presumably - stand to benefit from efficacious use of this data source. </w:t>
      </w:r>
      <w:r w:rsidR="00203FB9">
        <w:t xml:space="preserve">UN OCHA, however, is also constructed as </w:t>
      </w:r>
      <w:r w:rsidR="00B77CA5">
        <w:t xml:space="preserve">in </w:t>
      </w:r>
      <w:r w:rsidR="00203FB9">
        <w:t xml:space="preserve">need of unpaid digital humanitarian labor. </w:t>
      </w:r>
      <w:r w:rsidR="00B77CA5">
        <w:t>In the social relations that emerge from this subjectivity formation, the digital humanitarian community possesses the skills, resources, and requisite knowledges to effectively assist the needy subjects of disaster-affected communities and the fo</w:t>
      </w:r>
      <w:r w:rsidR="007C39AD">
        <w:t xml:space="preserve">rmal humanitarian institutions. Put another way, this configuration obscures the funding, resource, and skills constraints causing imperfect humanitarian response, instead positing volunteered labor as “the solution.” </w:t>
      </w:r>
      <w:r w:rsidR="00B77CA5">
        <w:t xml:space="preserve">This subjectivity formation carves a </w:t>
      </w:r>
      <w:r w:rsidR="003B7200">
        <w:t>space</w:t>
      </w:r>
      <w:r w:rsidR="00B77CA5">
        <w:t xml:space="preserve"> in which digital humanitarians are necessary for ef</w:t>
      </w:r>
      <w:r w:rsidR="007C39AD">
        <w:t>fective humanitarian activities.</w:t>
      </w:r>
    </w:p>
    <w:p w14:paraId="78E3E67D" w14:textId="6276391D" w:rsidR="00DD11EF" w:rsidRDefault="00DD11EF" w:rsidP="00A320BB">
      <w:pPr>
        <w:pStyle w:val="Normal1"/>
      </w:pPr>
      <w:r>
        <w:t xml:space="preserve">Given the epistemological limitations discussed above, producing these needy </w:t>
      </w:r>
      <w:proofErr w:type="gramStart"/>
      <w:r>
        <w:t>subjects</w:t>
      </w:r>
      <w:proofErr w:type="gramEnd"/>
      <w:r>
        <w:t xml:space="preserve"> privileges the sorts of knowledges people geographically removed from a humanitarian crisis are able to</w:t>
      </w:r>
      <w:r w:rsidR="002C2581">
        <w:t xml:space="preserve"> possess</w:t>
      </w:r>
      <w:r w:rsidR="00853886">
        <w:t xml:space="preserve">. </w:t>
      </w:r>
      <w:r w:rsidR="009B0AA2">
        <w:t xml:space="preserve">These knowledges are not directly impacted by the crisis in the same way as those located in the crisis zone; in other words, they are mediated through others’ knowledges and communications. Those working remotely cannot know the direct human experience of the crisis, but must instead form their knowledges through the curated representations of those impacted directly. </w:t>
      </w:r>
      <w:r w:rsidR="00110FDB">
        <w:t>Within digital humanitarianism, the epistemologies privileged by Big Data are often data-centric and focused on correlations, rather than epistemologies highlighting qualitative understanding, communal and situated lay knowledges, and connections with social theory. Robert (personal interview, 2013) characterized this approach by saying:</w:t>
      </w:r>
    </w:p>
    <w:p w14:paraId="0F3550E8" w14:textId="11192756" w:rsidR="00110FDB" w:rsidRDefault="00110FDB" w:rsidP="00110FDB">
      <w:pPr>
        <w:pStyle w:val="quoteText"/>
      </w:pPr>
      <w:r w:rsidRPr="00110FDB">
        <w:t xml:space="preserve">So that is where the really difficult questions are right now. They take more expertise than, say, your average hacker has; I mean, the folks that are here are people with PhDs and 10 or 15 or 20 years of experience in industry doing cutting-edge, innovative, advanced computing research and development, and I don't know of many other organizations - </w:t>
      </w:r>
      <w:r w:rsidR="009B0AA2">
        <w:t>[with the exception of]</w:t>
      </w:r>
      <w:r w:rsidRPr="00110FDB">
        <w:t xml:space="preserve"> academics like University of Colorado at Boulder - who have the resources to focus on these very difficult data issues.</w:t>
      </w:r>
    </w:p>
    <w:p w14:paraId="75E73F62" w14:textId="77777777" w:rsidR="00110FDB" w:rsidRDefault="00110FDB" w:rsidP="00110FDB">
      <w:pPr>
        <w:pStyle w:val="quoteText"/>
      </w:pPr>
    </w:p>
    <w:p w14:paraId="43777FD9" w14:textId="4B0AD4F1" w:rsidR="00110FDB" w:rsidRDefault="001E3928" w:rsidP="001E3928">
      <w:pPr>
        <w:pStyle w:val="Normal1"/>
      </w:pPr>
      <w:r>
        <w:t xml:space="preserve">Seen here is another route taken toward the construction of the </w:t>
      </w:r>
      <w:r w:rsidR="00232C4A">
        <w:t xml:space="preserve">Big Data </w:t>
      </w:r>
      <w:r>
        <w:t xml:space="preserve">digital humanitarian identity in relation to the needy subjects it serves. </w:t>
      </w:r>
      <w:r w:rsidR="009271BF">
        <w:t xml:space="preserve">In this framing, professionalized knowledges are offered as evidence of digital humanitarians’ ability to use Big Data to help </w:t>
      </w:r>
      <w:r w:rsidR="009271BF" w:rsidRPr="002C2091">
        <w:rPr>
          <w:i/>
        </w:rPr>
        <w:t>both</w:t>
      </w:r>
      <w:r w:rsidR="009271BF">
        <w:t xml:space="preserve"> people in humanitarian crises and formal humanitarian institutions.</w:t>
      </w:r>
      <w:r w:rsidR="007858CD">
        <w:t xml:space="preserve"> Importantly, while digital humanitarianism has emerged partly because of its solicitation of non-expert, unpaid laborers, Big Data has introduced a new challenge to this because, as Robert suggests, collecting, processing, and representing Big Data requires specialized tools, expertise, and often paid academic research.</w:t>
      </w:r>
      <w:r w:rsidR="00827ADC">
        <w:t xml:space="preserve"> These </w:t>
      </w:r>
      <w:r w:rsidR="005E2131">
        <w:t>relational identities</w:t>
      </w:r>
      <w:r w:rsidR="00827ADC">
        <w:t xml:space="preserve"> are here </w:t>
      </w:r>
      <w:r w:rsidR="00F31106">
        <w:t>leveraged in order to assist in the production of the needy formal humanitarian organization subjectivity</w:t>
      </w:r>
      <w:r w:rsidR="005E2131">
        <w:t>: because Big Data requires substantial expertise and resources – which the digital humanitarian community purportedly has – the formal humanitarian sector is in need of digital humanitarian contributions.</w:t>
      </w:r>
    </w:p>
    <w:p w14:paraId="0EB753C3" w14:textId="2C586974" w:rsidR="00EB070B" w:rsidRPr="00EB070B" w:rsidRDefault="00EB070B" w:rsidP="001E3928">
      <w:pPr>
        <w:pStyle w:val="Normal1"/>
      </w:pPr>
      <w:r>
        <w:t xml:space="preserve">There is less evidence that Big Data is engaged by formal humanitarian organizations to determine where to send material aid and aid workers. Most humanitarian managers expressed hope that eventually this option will be available to them, but that they currently do not use it in that manner. In the case where this </w:t>
      </w:r>
      <w:r>
        <w:lastRenderedPageBreak/>
        <w:t xml:space="preserve">becomes organizations’ standard operating procedures, </w:t>
      </w:r>
      <w:r w:rsidR="005B7860">
        <w:t>Big Data will constitute a material relation between the digital humanitarians</w:t>
      </w:r>
      <w:r>
        <w:t xml:space="preserve"> </w:t>
      </w:r>
      <w:r w:rsidR="005B7860">
        <w:t>who are able to influence to whom and where aid is directed, and the needy individuals who effectively request aid through Big Data practices such as Tweeting and sending SMS.</w:t>
      </w:r>
    </w:p>
    <w:p w14:paraId="65B8AF4C" w14:textId="54C3E6B7" w:rsidR="000F0D5F" w:rsidRDefault="00BB7063" w:rsidP="000B5059">
      <w:pPr>
        <w:pStyle w:val="Heading1"/>
      </w:pPr>
      <w:r>
        <w:t xml:space="preserve">Conclusion: </w:t>
      </w:r>
      <w:r w:rsidR="000B5059">
        <w:t xml:space="preserve">Toward an Integration of Critical </w:t>
      </w:r>
      <w:r w:rsidR="00CD2318">
        <w:t>Information Technologies</w:t>
      </w:r>
      <w:r w:rsidR="000B5059">
        <w:t>, Big Data, and Digital Humanitarianism</w:t>
      </w:r>
    </w:p>
    <w:p w14:paraId="67B4FE8B" w14:textId="515FBFDA" w:rsidR="00F365C8" w:rsidRDefault="004E5B5A" w:rsidP="00F365C8">
      <w:pPr>
        <w:pStyle w:val="Normal1"/>
      </w:pPr>
      <w:r>
        <w:t xml:space="preserve">Proponents of Big Data conceptualize it as a new source of </w:t>
      </w:r>
      <w:r w:rsidR="00DB0387">
        <w:t>information</w:t>
      </w:r>
      <w:r>
        <w:t xml:space="preserve"> that will “revolutionize” humanitarianism in a value-free development. On the one hand this can be seen as part-and-parcel of the hype that often surrounds new technologies and can be instrumental in their adoption. On the other hand, in this article I </w:t>
      </w:r>
      <w:r w:rsidR="007D5E30">
        <w:t>argued</w:t>
      </w:r>
      <w:r>
        <w:t xml:space="preserve"> that a Big Data future is not </w:t>
      </w:r>
      <w:r w:rsidR="00C429DD">
        <w:t>inevitable</w:t>
      </w:r>
      <w:r>
        <w:t>, and</w:t>
      </w:r>
      <w:r w:rsidR="007D5E30">
        <w:t xml:space="preserve"> </w:t>
      </w:r>
      <w:r w:rsidR="00C429DD">
        <w:t>would emerge</w:t>
      </w:r>
      <w:r>
        <w:t xml:space="preserve"> embodying multiple forms of values and privileges.</w:t>
      </w:r>
      <w:r w:rsidR="00EB070B">
        <w:t xml:space="preserve"> As a new set of practices, an epistemology, and a set of social relations, Big Data digital humanitarianism is imbued with social and political implications</w:t>
      </w:r>
      <w:r>
        <w:t xml:space="preserve"> </w:t>
      </w:r>
      <w:r w:rsidR="00CD2318">
        <w:t xml:space="preserve">explored in this paper. </w:t>
      </w:r>
      <w:r w:rsidR="00DB0387">
        <w:t>Specifically, Big Data is constituted by profound changes in how data is collected, processed, and visualized; it is an epistemology that promotes the knowledges of people located distant from crises; and it privileges a professionalized, volunteer-based labor force.</w:t>
      </w:r>
      <w:r w:rsidR="001030DD">
        <w:t xml:space="preserve"> These implications are not limited in their effects to the field of digital humanitarianism, as they resonate with – and reinforce – broader </w:t>
      </w:r>
      <w:r w:rsidR="00A77922">
        <w:t>political-economic</w:t>
      </w:r>
      <w:r w:rsidR="001030DD">
        <w:t xml:space="preserve"> and socio-political processes</w:t>
      </w:r>
      <w:r w:rsidR="005405B3">
        <w:t xml:space="preserve"> </w:t>
      </w:r>
      <w:r w:rsidR="005405B3">
        <w:fldChar w:fldCharType="begin"/>
      </w:r>
      <w:r w:rsidR="00574D2F">
        <w:instrText xml:space="preserve"> ADDIN ZOTERO_ITEM CSL_CITATION {"citationID":"uogH4NlU","properties":{"formattedCitation":"(Elwood, Goodchild, and Sui 2011; Leszczynski 2012)","plainCitation":"(Elwood, Goodchild, and Sui 2011; Leszczynski 2012)"},"citationItems":[{"id":2316,"uris":["http://zotero.org/users/34645/items/QBBGUZMI"],"uri":["http://zotero.org/users/34645/items/QBBGUZMI"],"itemData":{"id":2316,"type":"article-journal","title":"Researching Volunteered Geographic Information: Spatial Data, Geographic Research, and New Social Practice","container-title":"Annals of the Association of American Geographers","page":"571-590","volume":"102","issue":"3","source":"Taylor&amp;Francis","abstract":"The convergence of newly interactive Web-based technologies with growing practices of user-generated content disseminated on the Internet is generating a remarkable new form of geographic information. Citizens are using handheld devices to collect geographic information and contribute it to crowd-sourced data sets, using Web-based mapping interfaces to mark and annotate geographic features, or adding geographic location to photographs, text, and other media shared online. These phenomena, which generate what we refer to collectively as volunteered geographic information (VGI), represent a paradigmatic shift in how geographic information is created and shared and by whom, as well as its content and characteristics. This article, which draws on our recently completed inventory of VGI initiatives, is intended to frame the crucial dimensions of VGI for geography and geographers, with an eye toward identifying its potential in our field, as well as the most pressing research needed to realize this potential. Drawing on our ongoing research, we examine the content and characteristics of VGI, the technical and social processes through which it is produced, appropriate methods for synthesizing and using these data in research, and emerging social and political concerns related to this new form of information.","DOI":"10.1080/00045608.2011.595657","ISSN":"0004-5608","shortTitle":"Researching Volunteered Geographic Information","author":[{"family":"Elwood","given":"Sarah"},{"family":"Goodchild","given":"Michael"},{"family":"Sui","given":"Dan"}],"issued":{"date-parts":[["2011"]]}}},{"id":555,"uris":["http://zotero.org/users/34645/items/RSW4JIIH"],"uri":["http://zotero.org/users/34645/items/RSW4JIIH"],"itemData":{"id":555,"type":"article-journal","title":"Situating the Geoweb in Political Economy","container-title":"Progress in Human Geography","page":"72-89","volume":"36","issue":"1","source":"Google Scholar","author":[{"family":"Leszczynski","given":"Agnieszka"}],"issued":{"date-parts":[["2012"]]}}}],"schema":"https://github.com/citation-style-language/schema/raw/master/csl-citation.json"} </w:instrText>
      </w:r>
      <w:r w:rsidR="005405B3">
        <w:fldChar w:fldCharType="separate"/>
      </w:r>
      <w:r w:rsidR="00574D2F" w:rsidRPr="00574D2F">
        <w:t>(Elwood, Goodchild, and Sui 2011; Leszczynski 2012)</w:t>
      </w:r>
      <w:r w:rsidR="005405B3">
        <w:fldChar w:fldCharType="end"/>
      </w:r>
      <w:r w:rsidR="001030DD">
        <w:t>. Such processes include, but are certainly not limited to, continued struggles around knowledge politics and legitimacy</w:t>
      </w:r>
      <w:r w:rsidR="00574D2F">
        <w:t xml:space="preserve"> </w:t>
      </w:r>
      <w:r w:rsidR="00574D2F">
        <w:fldChar w:fldCharType="begin"/>
      </w:r>
      <w:r w:rsidR="00C21CB8">
        <w:instrText xml:space="preserve"> ADDIN ZOTERO_ITEM CSL_CITATION {"citationID":"lVihi3wa","properties":{"formattedCitation":"(Burns 2014; Elwood and Leszczynski 2012)","plainCitation":"(Burns 2014; Elwood and Leszczynski 2012)"},"citationItems":[{"id":789,"uris":["http://zotero.org/users/34645/items/839VHQVW"],"uri":["http://zotero.org/users/34645/items/839VHQVW"],"itemData":{"id":789,"type":"article-journal","title":"Moments of Closure in the Knowledge Politics of Digital Humanitarianism","container-title":"Geoforum","page":"51-62","volume":"53","note":"Cited by 0000","author":[{"family":"Burns","given":"Ryan"}],"issued":{"date-parts":[["2014"]]}}},{"id":1722,"uris":["http://zotero.org/users/34645/items/AVDDZ3MB"],"uri":["http://zotero.org/users/34645/items/AVDDZ3MB"],"itemData":{"id":1722,"type":"article-journal","title":"New Spatial Media, New Knowledge Politics","container-title":"Transactions of the Institute of British Geographers","DOI":"0.1111/j.1475-5661.2012.00543.x","author":[{"family":"Elwood","given":"Sarah"},{"family":"Leszczynski","given":"Agnieszka"}],"issued":{"date-parts":[["2012"]]}}}],"schema":"https://github.com/citation-style-language/schema/raw/master/csl-citation.json"} </w:instrText>
      </w:r>
      <w:r w:rsidR="00574D2F">
        <w:fldChar w:fldCharType="separate"/>
      </w:r>
      <w:bookmarkStart w:id="0" w:name="_GoBack"/>
      <w:bookmarkEnd w:id="0"/>
      <w:r w:rsidR="00C21CB8" w:rsidRPr="00C21CB8">
        <w:t xml:space="preserve">(Burns 2014; Elwood and </w:t>
      </w:r>
      <w:proofErr w:type="spellStart"/>
      <w:r w:rsidR="00C21CB8" w:rsidRPr="00C21CB8">
        <w:t>Leszczynski</w:t>
      </w:r>
      <w:proofErr w:type="spellEnd"/>
      <w:r w:rsidR="00C21CB8" w:rsidRPr="00C21CB8">
        <w:t xml:space="preserve"> 2012)</w:t>
      </w:r>
      <w:r w:rsidR="00574D2F">
        <w:fldChar w:fldCharType="end"/>
      </w:r>
      <w:r w:rsidR="001030DD">
        <w:t>, shifting understandings of scientific knowledge production</w:t>
      </w:r>
      <w:r w:rsidR="00574D2F">
        <w:t xml:space="preserve"> </w:t>
      </w:r>
      <w:r w:rsidR="00574D2F">
        <w:fldChar w:fldCharType="begin"/>
      </w:r>
      <w:r w:rsidR="00574D2F">
        <w:instrText xml:space="preserve"> ADDIN ZOTERO_ITEM CSL_CITATION {"citationID":"OYNeDmkp","properties":{"formattedCitation":"(Dalton and Thatcher 2014; Crampton et al. 2013)","plainCitation":"(Dalton and Thatcher 2014; Crampton et al. 2013)"},"citationItems":[{"id":3089,"uris":["http://zotero.org/users/34645/items/TC9PM8T5"],"uri":["http://zotero.org/users/34645/items/TC9PM8T5"],"itemData":{"id":3089,"type":"post-weblog","title":"What Does a Critical Data Studies Look Like, and Why Do We Care? Seven Points for a Critical Approach to ‘Big Data’","container-title":"Society and Space Open Site","URL":"http://societyandspace.com/material/commentaries/craig-dalton-and-jim-thatcher-what-does-a-critical-data-studies-look-like-and-why-do-we-care-seven-points-for-a-critical-approach-to-big-data/","author":[{"family":"Dalton","given":"Craig"},{"family":"Thatcher","given":"Jim"}],"issued":{"date-parts":[["2014"]]},"accessed":{"date-parts":[["2014",8,5]]}}},{"id":3087,"uris":["http://zotero.org/users/34645/items/AGZ8JCKQ"],"uri":["http://zotero.org/users/34645/items/AGZ8JCKQ"],"itemData":{"id":3087,"type":"article-journal","title":"Beyond the Geotag: Situating ‘Big Data’ and Leveraging the Potential of the Geoweb","container-title":"Cartography and Geographic Information Science","page":"130-139","volume":"40","issue":"2","author":[{"family":"Crampton","given":"Jeremy"},{"family":"Graham","given":"Mark"},{"family":"Poorthuis","given":"Ate"},{"family":"Shelton","given":"Taylor"},{"family":"Stephens","given":"Monica"},{"family":"Wilson","given":"Matthew"},{"family":"Zook","given":"Matthew"}],"issued":{"date-parts":[["2013"]]}}}],"schema":"https://github.com/citation-style-language/schema/raw/master/csl-citation.json"} </w:instrText>
      </w:r>
      <w:r w:rsidR="00574D2F">
        <w:fldChar w:fldCharType="separate"/>
      </w:r>
      <w:r w:rsidR="00574D2F" w:rsidRPr="00574D2F">
        <w:t>(Dalton and Thatcher 2014; Crampton et al. 2013)</w:t>
      </w:r>
      <w:r w:rsidR="00574D2F">
        <w:fldChar w:fldCharType="end"/>
      </w:r>
      <w:r w:rsidR="001030DD">
        <w:t>, and increased neoliberalization of humanitarian aid</w:t>
      </w:r>
      <w:r w:rsidR="00574D2F">
        <w:t xml:space="preserve"> </w:t>
      </w:r>
      <w:r w:rsidR="00601AB8">
        <w:fldChar w:fldCharType="begin"/>
      </w:r>
      <w:r w:rsidR="00601AB8">
        <w:instrText xml:space="preserve"> ADDIN ZOTERO_ITEM CSL_CITATION {"citationID":"B6a4SUK9","properties":{"formattedCitation":"(Adams 2013; Hyndman 2009; Polman 2010)","plainCitation":"(Adams 2013; Hyndman 2009; Polman 2010)"},"citationItems":[{"id":3090,"uris":["http://zotero.org/users/34645/items/GBDCZVFN"],"uri":["http://zotero.org/users/34645/items/GBDCZVFN"],"itemData":{"id":3090,"type":"book","title":"Markets of Sorrow, Labors of Faith: New Orleans in the Wake of Katrina","publisher":"Duke University Press","publisher-place":"Durham, NC","event-place":"Durham, NC","author":[{"family":"Adams","given":"Vincanne"}],"issued":{"date-parts":[["2013"]]}}},{"id":2334,"uris":["http://zotero.org/users/34645/items/QZUAANWR"],"uri":["http://zotero.org/users/34645/items/QZUAANWR"],"itemData":{"id":2334,"type":"article-journal","title":"Acts of Aid: Neoliberalism in a War Zone","container-title":"Antipode","page":"867-889","volume":"41","issue":"5","call-number":"0000","author":[{"family":"Hyndman","given":"Jennifer"}],"issued":{"date-parts":[["2009"]]}}},{"id":159,"uris":["http://zotero.org/users/34645/items/6FN69Z2W"],"uri":["http://zotero.org/users/34645/items/6FN69Z2W"],"itemData":{"id":159,"type":"book","title":"The Crisis Caravan: What's Wrong with Humanitarian Aid?","publisher":"Metropolitan Books","source":"Google Scholar","shortTitle":"The Crisis Caravan","author":[{"family":"Polman","given":"L."}],"issued":{"date-parts":[["2010"]]}}}],"schema":"https://github.com/citation-style-language/schema/raw/master/csl-citation.json"} </w:instrText>
      </w:r>
      <w:r w:rsidR="00601AB8">
        <w:fldChar w:fldCharType="separate"/>
      </w:r>
      <w:r w:rsidR="00601AB8" w:rsidRPr="00601AB8">
        <w:t>(Adams 2013; Hyndman 2009; Polman 2010)</w:t>
      </w:r>
      <w:r w:rsidR="00601AB8">
        <w:fldChar w:fldCharType="end"/>
      </w:r>
      <w:r w:rsidR="001030DD">
        <w:t>.</w:t>
      </w:r>
      <w:r w:rsidR="00CE70B8">
        <w:t xml:space="preserve"> In other words, these processes take a form specific to Big Data digital humanitarianism, and exploring this case sheds greater light on these larger-scale processes.</w:t>
      </w:r>
    </w:p>
    <w:p w14:paraId="4C980108" w14:textId="3F468B29" w:rsidR="002317BF" w:rsidRDefault="00DB0387" w:rsidP="00F365C8">
      <w:pPr>
        <w:pStyle w:val="Normal1"/>
      </w:pPr>
      <w:r>
        <w:t xml:space="preserve">My goal in this paper was to identify and characterize </w:t>
      </w:r>
      <w:r w:rsidR="001764D8">
        <w:t xml:space="preserve">Big Data as it is currently unfolding in digital humanitarianism. By </w:t>
      </w:r>
      <w:r w:rsidR="00496108">
        <w:t>identifying</w:t>
      </w:r>
      <w:r w:rsidR="001764D8">
        <w:t xml:space="preserve"> and characterizing this trend </w:t>
      </w:r>
      <w:r w:rsidR="009D2E12">
        <w:t>we can</w:t>
      </w:r>
      <w:r w:rsidR="001764D8">
        <w:t xml:space="preserve"> better </w:t>
      </w:r>
      <w:r w:rsidR="009D2E12">
        <w:t xml:space="preserve">conceive of </w:t>
      </w:r>
      <w:r w:rsidR="001764D8">
        <w:t xml:space="preserve">the limits and modalities of Big Data. </w:t>
      </w:r>
      <w:r w:rsidR="00496108">
        <w:t xml:space="preserve">Theorizing </w:t>
      </w:r>
      <w:r w:rsidR="00AB71EA">
        <w:t xml:space="preserve">Big Data </w:t>
      </w:r>
      <w:r w:rsidR="00496108">
        <w:t xml:space="preserve">requires accounting for its limitations, perhaps even more </w:t>
      </w:r>
      <w:r w:rsidR="00374D1D">
        <w:t xml:space="preserve">imperatively </w:t>
      </w:r>
      <w:r w:rsidR="00496108">
        <w:t>than its affordances.</w:t>
      </w:r>
      <w:r w:rsidR="00D0407E">
        <w:t xml:space="preserve"> </w:t>
      </w:r>
      <w:r w:rsidR="00400134">
        <w:t xml:space="preserve">Here I have suggested that attending disproportionately to Big Data’s affordances has created a significant disjuncture between the discourses around Big Data on the one hand and </w:t>
      </w:r>
      <w:proofErr w:type="gramStart"/>
      <w:r w:rsidR="00400134">
        <w:t>its</w:t>
      </w:r>
      <w:proofErr w:type="gramEnd"/>
      <w:r w:rsidR="00400134">
        <w:t xml:space="preserve"> observed social and political impacts on the other. The ambiguous conceptual value of the term “Big Data” further exacerbates this disjuncture. Definitions and conceptualizations of Big Data are diverse and often contradictory, and this impacts the ways in which digital humanitarians see and communicate their contributions to humanitarianism through Big Data.</w:t>
      </w:r>
      <w:r w:rsidR="00FB5AFB">
        <w:t xml:space="preserve"> I proposed three new dimensions to consider in conceptualizations of Big Data, </w:t>
      </w:r>
      <w:r w:rsidR="0050789A">
        <w:t>which are intended to nuance and temper some of the grand claims of Big Data’s affordances.</w:t>
      </w:r>
    </w:p>
    <w:p w14:paraId="3277AE49" w14:textId="0D06B642" w:rsidR="00496108" w:rsidRDefault="00496108" w:rsidP="00F365C8">
      <w:pPr>
        <w:pStyle w:val="Normal1"/>
      </w:pPr>
      <w:r>
        <w:t xml:space="preserve">Key principles from critical and feminist GIS </w:t>
      </w:r>
      <w:r w:rsidR="00374D1D">
        <w:t>have here</w:t>
      </w:r>
      <w:r>
        <w:t xml:space="preserve"> be</w:t>
      </w:r>
      <w:r w:rsidR="00374D1D">
        <w:t>en</w:t>
      </w:r>
      <w:r>
        <w:t xml:space="preserve"> leveraged to </w:t>
      </w:r>
      <w:r w:rsidR="00CD2318">
        <w:t>understand the limit</w:t>
      </w:r>
      <w:r w:rsidR="00DB0387">
        <w:t>ation</w:t>
      </w:r>
      <w:r w:rsidR="00CD2318">
        <w:t>s and impacts of Big Data</w:t>
      </w:r>
      <w:r w:rsidR="00DB0387">
        <w:t>. Further integration of principles from critical information technologies research will ideally seek to show how technologies shape and reproduce uneven social and political relations. This sort of research can have practical influence on how technologies are leveraged, working to ameliorate the potentially harmful im</w:t>
      </w:r>
      <w:r>
        <w:t>plications of new technologies.</w:t>
      </w:r>
    </w:p>
    <w:p w14:paraId="5965AE9A" w14:textId="77777777" w:rsidR="00B005E6" w:rsidRDefault="00496108" w:rsidP="00432A65">
      <w:pPr>
        <w:pStyle w:val="Normal1"/>
      </w:pPr>
      <w:r>
        <w:lastRenderedPageBreak/>
        <w:t>More broadly, research critiquing</w:t>
      </w:r>
      <w:r w:rsidR="00B33427">
        <w:t xml:space="preserve"> and situating</w:t>
      </w:r>
      <w:r>
        <w:t xml:space="preserve"> the geographies of humanitarianism can be integrated into studies of Big Data digital humanitarianism. </w:t>
      </w:r>
      <w:r w:rsidR="00E45ED3">
        <w:t>Conversations around technologies for development and humanitarianism overwhelmingly bring Western ideals into non-Western contexts, without considering the implications of this power relation. Critiquing these relations should be central to theories of information technologies, with the goal of rectifying and ameliorating these implications.</w:t>
      </w:r>
      <w:r>
        <w:t xml:space="preserve"> </w:t>
      </w:r>
      <w:r w:rsidR="00DB0387">
        <w:t>In other words, critique can open the possibility for new and better worlds.</w:t>
      </w:r>
    </w:p>
    <w:p w14:paraId="644DCE26" w14:textId="77777777" w:rsidR="00B005E6" w:rsidRDefault="00B005E6" w:rsidP="00432A65">
      <w:pPr>
        <w:pStyle w:val="Normal1"/>
      </w:pPr>
    </w:p>
    <w:p w14:paraId="3DDDA5A4" w14:textId="2CE83BE0" w:rsidR="00707172" w:rsidRDefault="00707172" w:rsidP="00B005E6">
      <w:pPr>
        <w:pStyle w:val="Heading1"/>
      </w:pPr>
      <w:r>
        <w:t xml:space="preserve">Works </w:t>
      </w:r>
      <w:r w:rsidRPr="000F0D5F">
        <w:t>Cited</w:t>
      </w:r>
    </w:p>
    <w:p w14:paraId="25DE8A38" w14:textId="77777777" w:rsidR="00C21CB8" w:rsidRDefault="00432A65" w:rsidP="00C21CB8">
      <w:pPr>
        <w:pStyle w:val="Bibliography"/>
      </w:pPr>
      <w:r>
        <w:fldChar w:fldCharType="begin"/>
      </w:r>
      <w:r w:rsidR="00673948">
        <w:instrText xml:space="preserve"> ADDIN ZOTERO_BIBL {"custom":[]} CSL_BIBLIOGRAPHY </w:instrText>
      </w:r>
      <w:r>
        <w:fldChar w:fldCharType="separate"/>
      </w:r>
      <w:r w:rsidR="00C21CB8">
        <w:t xml:space="preserve">Adams, V. 2013. </w:t>
      </w:r>
      <w:r w:rsidR="00C21CB8">
        <w:rPr>
          <w:i/>
          <w:iCs/>
        </w:rPr>
        <w:t>Markets of Sorrow, Labors of Faith: New Orleans in the Wake of Katrina</w:t>
      </w:r>
      <w:r w:rsidR="00C21CB8">
        <w:t>. Durham, NC: Duke University Press.</w:t>
      </w:r>
    </w:p>
    <w:p w14:paraId="65695C5C" w14:textId="77777777" w:rsidR="00C21CB8" w:rsidRDefault="00C21CB8" w:rsidP="00C21CB8">
      <w:pPr>
        <w:pStyle w:val="Bibliography"/>
      </w:pPr>
      <w:r>
        <w:t xml:space="preserve">Aitken, S. C., and S. M. Michel. 1995. Who contrives the real in GIS? Geographic information, planning and critical theory. </w:t>
      </w:r>
      <w:r>
        <w:rPr>
          <w:i/>
          <w:iCs/>
        </w:rPr>
        <w:t>Cartography and Geographic Information Science</w:t>
      </w:r>
      <w:r>
        <w:t xml:space="preserve"> 22 (1):17–29.</w:t>
      </w:r>
    </w:p>
    <w:p w14:paraId="16092358" w14:textId="77777777" w:rsidR="00C21CB8" w:rsidRDefault="00C21CB8" w:rsidP="00C21CB8">
      <w:pPr>
        <w:pStyle w:val="Bibliography"/>
      </w:pPr>
      <w:r>
        <w:t xml:space="preserve">Anderson, C. 2007. The End of Theory: The Data Deluge Makes the Scientific Method Obsolete. </w:t>
      </w:r>
      <w:r>
        <w:rPr>
          <w:i/>
          <w:iCs/>
        </w:rPr>
        <w:t>Wired</w:t>
      </w:r>
      <w:r>
        <w:t>. http://www.wired.com/science/discoveries/magazine/16-07/pb_theory (last accessed 17 December 2012).</w:t>
      </w:r>
    </w:p>
    <w:p w14:paraId="779DAC59" w14:textId="77777777" w:rsidR="00C21CB8" w:rsidRDefault="00C21CB8" w:rsidP="00C21CB8">
      <w:pPr>
        <w:pStyle w:val="Bibliography"/>
      </w:pPr>
      <w:r>
        <w:t xml:space="preserve">Barnes, T. 2013. Big Data, Little History. </w:t>
      </w:r>
      <w:r>
        <w:rPr>
          <w:i/>
          <w:iCs/>
        </w:rPr>
        <w:t>Dialogues in Human Geography</w:t>
      </w:r>
      <w:r>
        <w:t xml:space="preserve"> 3:297–302.</w:t>
      </w:r>
    </w:p>
    <w:p w14:paraId="76E9DA2D" w14:textId="77777777" w:rsidR="00C21CB8" w:rsidRDefault="00C21CB8" w:rsidP="00C21CB8">
      <w:pPr>
        <w:pStyle w:val="Bibliography"/>
      </w:pPr>
      <w:r>
        <w:t xml:space="preserve">Barnes, T., and M. Wilson. </w:t>
      </w:r>
      <w:proofErr w:type="gramStart"/>
      <w:r>
        <w:t>forthcoming</w:t>
      </w:r>
      <w:proofErr w:type="gramEnd"/>
      <w:r>
        <w:t xml:space="preserve">. Big Data, Social Physics and Spatial Analysis: The Early Years. </w:t>
      </w:r>
      <w:r>
        <w:rPr>
          <w:i/>
          <w:iCs/>
        </w:rPr>
        <w:t>Big Data &amp; Society</w:t>
      </w:r>
      <w:r>
        <w:t>.</w:t>
      </w:r>
    </w:p>
    <w:p w14:paraId="0463D654" w14:textId="77777777" w:rsidR="00C21CB8" w:rsidRDefault="00C21CB8" w:rsidP="00C21CB8">
      <w:pPr>
        <w:pStyle w:val="Bibliography"/>
      </w:pPr>
      <w:proofErr w:type="spellStart"/>
      <w:proofErr w:type="gramStart"/>
      <w:r>
        <w:t>boyd</w:t>
      </w:r>
      <w:proofErr w:type="spellEnd"/>
      <w:proofErr w:type="gramEnd"/>
      <w:r>
        <w:t xml:space="preserve">,  </w:t>
      </w:r>
      <w:proofErr w:type="spellStart"/>
      <w:r>
        <w:t>danah</w:t>
      </w:r>
      <w:proofErr w:type="spellEnd"/>
      <w:r>
        <w:t xml:space="preserve">, and K. Crawford. 2012. Critical Questions for Big Data: Provocations for a cultural, technological, and scholarly phenomenon. </w:t>
      </w:r>
      <w:r>
        <w:rPr>
          <w:i/>
          <w:iCs/>
        </w:rPr>
        <w:t>Information, Communication &amp; Society</w:t>
      </w:r>
      <w:r>
        <w:t xml:space="preserve"> 15 (5):662–679.</w:t>
      </w:r>
    </w:p>
    <w:p w14:paraId="0522103D" w14:textId="77777777" w:rsidR="00C21CB8" w:rsidRDefault="00C21CB8" w:rsidP="00C21CB8">
      <w:pPr>
        <w:pStyle w:val="Bibliography"/>
      </w:pPr>
      <w:proofErr w:type="spellStart"/>
      <w:r>
        <w:t>Burawoy</w:t>
      </w:r>
      <w:proofErr w:type="spellEnd"/>
      <w:r>
        <w:t xml:space="preserve">, M. 1998. The Extended Case Method. </w:t>
      </w:r>
      <w:r>
        <w:rPr>
          <w:i/>
          <w:iCs/>
        </w:rPr>
        <w:t>Sociological Theory</w:t>
      </w:r>
      <w:r>
        <w:t xml:space="preserve"> 16 (1):4–33.</w:t>
      </w:r>
    </w:p>
    <w:p w14:paraId="06D59EB9" w14:textId="77777777" w:rsidR="00C21CB8" w:rsidRDefault="00C21CB8" w:rsidP="00C21CB8">
      <w:pPr>
        <w:pStyle w:val="Bibliography"/>
      </w:pPr>
      <w:r>
        <w:t xml:space="preserve">Burns, R. 2014. Moments of Closure in the Knowledge Politics of Digital Humanitarianism. </w:t>
      </w:r>
      <w:proofErr w:type="spellStart"/>
      <w:r>
        <w:rPr>
          <w:i/>
          <w:iCs/>
        </w:rPr>
        <w:t>Geoforum</w:t>
      </w:r>
      <w:proofErr w:type="spellEnd"/>
      <w:r>
        <w:t xml:space="preserve"> 53:51–62.</w:t>
      </w:r>
    </w:p>
    <w:p w14:paraId="4C36D947" w14:textId="77777777" w:rsidR="00C21CB8" w:rsidRDefault="00C21CB8" w:rsidP="00C21CB8">
      <w:pPr>
        <w:pStyle w:val="Bibliography"/>
      </w:pPr>
      <w:r>
        <w:t xml:space="preserve">Chapman, K. 2010. </w:t>
      </w:r>
      <w:proofErr w:type="spellStart"/>
      <w:r>
        <w:t>OpenStreetMap</w:t>
      </w:r>
      <w:proofErr w:type="spellEnd"/>
      <w:r>
        <w:t xml:space="preserve"> in the First Month </w:t>
      </w:r>
      <w:proofErr w:type="gramStart"/>
      <w:r>
        <w:t>After</w:t>
      </w:r>
      <w:proofErr w:type="gramEnd"/>
      <w:r>
        <w:t xml:space="preserve"> the Haiti Quake | </w:t>
      </w:r>
      <w:proofErr w:type="spellStart"/>
      <w:r>
        <w:t>MapLoser</w:t>
      </w:r>
      <w:proofErr w:type="spellEnd"/>
      <w:r>
        <w:t xml:space="preserve">. </w:t>
      </w:r>
      <w:proofErr w:type="spellStart"/>
      <w:r>
        <w:rPr>
          <w:i/>
          <w:iCs/>
        </w:rPr>
        <w:t>MapLoser</w:t>
      </w:r>
      <w:proofErr w:type="spellEnd"/>
      <w:r>
        <w:rPr>
          <w:i/>
          <w:iCs/>
        </w:rPr>
        <w:t>: On a Quest to Find out Where</w:t>
      </w:r>
      <w:r>
        <w:t>. http://www.maploser.com/2010/09/06/openstreetmap-in-the-first-month-after-the-haiti-quake/ (last accessed 2 November 2011).</w:t>
      </w:r>
    </w:p>
    <w:p w14:paraId="6F3A49DD" w14:textId="77777777" w:rsidR="00C21CB8" w:rsidRDefault="00C21CB8" w:rsidP="00C21CB8">
      <w:pPr>
        <w:pStyle w:val="Bibliography"/>
      </w:pPr>
      <w:r>
        <w:t xml:space="preserve">Corbett, J., and G. </w:t>
      </w:r>
      <w:proofErr w:type="spellStart"/>
      <w:r>
        <w:t>Rambaldi</w:t>
      </w:r>
      <w:proofErr w:type="spellEnd"/>
      <w:r>
        <w:t xml:space="preserve">. 2009. “Representing our Reality”: Geographic Information Technologies, Local Knowledge and Change. In </w:t>
      </w:r>
      <w:r>
        <w:rPr>
          <w:i/>
          <w:iCs/>
        </w:rPr>
        <w:t>Qualitative GIS: A Mixed-Methods Approach</w:t>
      </w:r>
      <w:r>
        <w:t>, eds. S. Elwood and M. Cope, 70–90. Thousand Oaks, CA: Sage Publications.</w:t>
      </w:r>
    </w:p>
    <w:p w14:paraId="2A3091A8" w14:textId="77777777" w:rsidR="00C21CB8" w:rsidRDefault="00C21CB8" w:rsidP="00C21CB8">
      <w:pPr>
        <w:pStyle w:val="Bibliography"/>
      </w:pPr>
      <w:proofErr w:type="spellStart"/>
      <w:r>
        <w:t>Crampton</w:t>
      </w:r>
      <w:proofErr w:type="spellEnd"/>
      <w:r>
        <w:t xml:space="preserve">, J., M. Graham, A. </w:t>
      </w:r>
      <w:proofErr w:type="spellStart"/>
      <w:r>
        <w:t>Poorthuis</w:t>
      </w:r>
      <w:proofErr w:type="spellEnd"/>
      <w:r>
        <w:t xml:space="preserve">, T. Shelton, M. Stephens, M. Wilson, and M. </w:t>
      </w:r>
      <w:proofErr w:type="spellStart"/>
      <w:r>
        <w:t>Zook</w:t>
      </w:r>
      <w:proofErr w:type="spellEnd"/>
      <w:r>
        <w:t xml:space="preserve">. 2013. </w:t>
      </w:r>
      <w:proofErr w:type="gramStart"/>
      <w:r>
        <w:t>Beyond</w:t>
      </w:r>
      <w:proofErr w:type="gramEnd"/>
      <w:r>
        <w:t xml:space="preserve"> the Geotag: Situating “Big Data” and Leveraging the Potential of the Geoweb. </w:t>
      </w:r>
      <w:r>
        <w:rPr>
          <w:i/>
          <w:iCs/>
        </w:rPr>
        <w:t>Cartography and Geographic Information Science</w:t>
      </w:r>
      <w:r>
        <w:t xml:space="preserve"> 40 (2):130–139.</w:t>
      </w:r>
    </w:p>
    <w:p w14:paraId="2450A2F0" w14:textId="77777777" w:rsidR="00C21CB8" w:rsidRDefault="00C21CB8" w:rsidP="00C21CB8">
      <w:pPr>
        <w:pStyle w:val="Bibliography"/>
      </w:pPr>
      <w:r>
        <w:t xml:space="preserve">Crawford, K. 2013. The Hidden Biases in Big Data. </w:t>
      </w:r>
      <w:r>
        <w:rPr>
          <w:i/>
          <w:iCs/>
        </w:rPr>
        <w:t>Harvard Business Review Blog Network</w:t>
      </w:r>
      <w:r>
        <w:t>. http://blogs.hbr.org/cs/2013/04/the_hidden_biases_in_big_data.html (last accessed 18 July 2014).</w:t>
      </w:r>
    </w:p>
    <w:p w14:paraId="4487A0E9" w14:textId="77777777" w:rsidR="00C21CB8" w:rsidRDefault="00C21CB8" w:rsidP="00C21CB8">
      <w:pPr>
        <w:pStyle w:val="Bibliography"/>
      </w:pPr>
      <w:r>
        <w:lastRenderedPageBreak/>
        <w:t xml:space="preserve">Crawford, K., and M. Finn. </w:t>
      </w:r>
      <w:proofErr w:type="gramStart"/>
      <w:r>
        <w:t>this</w:t>
      </w:r>
      <w:proofErr w:type="gramEnd"/>
      <w:r>
        <w:t xml:space="preserve"> issue. The Limits of Crisis Data: Analytical and Ethical Challenges of Using Social and Mobile Data to Understand Disasters. </w:t>
      </w:r>
      <w:proofErr w:type="spellStart"/>
      <w:r>
        <w:rPr>
          <w:i/>
          <w:iCs/>
        </w:rPr>
        <w:t>GeoJournal</w:t>
      </w:r>
      <w:proofErr w:type="spellEnd"/>
      <w:r>
        <w:t>.</w:t>
      </w:r>
    </w:p>
    <w:p w14:paraId="2234EEAD" w14:textId="77777777" w:rsidR="00C21CB8" w:rsidRDefault="00C21CB8" w:rsidP="00C21CB8">
      <w:pPr>
        <w:pStyle w:val="Bibliography"/>
      </w:pPr>
      <w:proofErr w:type="spellStart"/>
      <w:r>
        <w:t>CrisisMappersNet</w:t>
      </w:r>
      <w:proofErr w:type="spellEnd"/>
      <w:r>
        <w:t xml:space="preserve">. 2012. </w:t>
      </w:r>
      <w:r>
        <w:rPr>
          <w:i/>
          <w:iCs/>
        </w:rPr>
        <w:t xml:space="preserve">ICCM 2012: Phil Harris, </w:t>
      </w:r>
      <w:proofErr w:type="spellStart"/>
      <w:r>
        <w:rPr>
          <w:i/>
          <w:iCs/>
        </w:rPr>
        <w:t>Geofeedia</w:t>
      </w:r>
      <w:proofErr w:type="spellEnd"/>
      <w:r>
        <w:rPr>
          <w:i/>
          <w:iCs/>
        </w:rPr>
        <w:t>: Beyond keywords &amp; hashtags</w:t>
      </w:r>
      <w:r>
        <w:t>. http://youtu.be/HcBdC7cyeAY (last accessed 1 November 2013).</w:t>
      </w:r>
    </w:p>
    <w:p w14:paraId="63B52921" w14:textId="77777777" w:rsidR="00C21CB8" w:rsidRDefault="00C21CB8" w:rsidP="00C21CB8">
      <w:pPr>
        <w:pStyle w:val="Bibliography"/>
      </w:pPr>
      <w:r>
        <w:t xml:space="preserve">Crowley, J., and J. Chan. 2011. </w:t>
      </w:r>
      <w:r>
        <w:rPr>
          <w:i/>
          <w:iCs/>
        </w:rPr>
        <w:t>Disaster relief 2.0: the future of information sharing in humanitarian emergencies</w:t>
      </w:r>
      <w:r>
        <w:t>. UN Foundation &amp; Vodafone Foundation Technology Partnership. http://www.globalproblems-globalsolutions-files.org/gpgs_files/pdf/2011/DisasterResponse.pdf.</w:t>
      </w:r>
    </w:p>
    <w:p w14:paraId="37F7BF5D" w14:textId="77777777" w:rsidR="00C21CB8" w:rsidRDefault="00C21CB8" w:rsidP="00C21CB8">
      <w:pPr>
        <w:pStyle w:val="Bibliography"/>
      </w:pPr>
      <w:proofErr w:type="spellStart"/>
      <w:r>
        <w:t>Crutcher</w:t>
      </w:r>
      <w:proofErr w:type="spellEnd"/>
      <w:r>
        <w:t xml:space="preserve">, M., and M. </w:t>
      </w:r>
      <w:proofErr w:type="spellStart"/>
      <w:r>
        <w:t>Zook</w:t>
      </w:r>
      <w:proofErr w:type="spellEnd"/>
      <w:r>
        <w:t xml:space="preserve">. 2009. </w:t>
      </w:r>
      <w:proofErr w:type="spellStart"/>
      <w:r>
        <w:t>Placemarks</w:t>
      </w:r>
      <w:proofErr w:type="spellEnd"/>
      <w:r>
        <w:t xml:space="preserve"> and waterlines: Racialized </w:t>
      </w:r>
      <w:proofErr w:type="spellStart"/>
      <w:r>
        <w:t>cyberscapes</w:t>
      </w:r>
      <w:proofErr w:type="spellEnd"/>
      <w:r>
        <w:t xml:space="preserve"> in post-Katrina Google Earth. </w:t>
      </w:r>
      <w:proofErr w:type="spellStart"/>
      <w:r>
        <w:rPr>
          <w:i/>
          <w:iCs/>
        </w:rPr>
        <w:t>Geoforum</w:t>
      </w:r>
      <w:proofErr w:type="spellEnd"/>
      <w:r>
        <w:t xml:space="preserve"> 40 (4):523–534.</w:t>
      </w:r>
    </w:p>
    <w:p w14:paraId="36752D99" w14:textId="77777777" w:rsidR="00C21CB8" w:rsidRDefault="00C21CB8" w:rsidP="00C21CB8">
      <w:pPr>
        <w:pStyle w:val="Bibliography"/>
      </w:pPr>
      <w:r>
        <w:t xml:space="preserve">Dalton, C., and J. Thatcher. 2014. What Does a Critical Data Studies Look Like, and Why Do We Care? Seven Points for a Critical Approach to “Big Data.” </w:t>
      </w:r>
      <w:r>
        <w:rPr>
          <w:i/>
          <w:iCs/>
        </w:rPr>
        <w:t>Society and Space Open Site</w:t>
      </w:r>
      <w:r>
        <w:t>. http://societyandspace.com/material/commentaries/craig-dalton-and-jim-thatcher-what-does-a-critical-data-studies-look-like-and-why-do-we-care-seven-points-for-a-critical-approach-to-big-data/ (last accessed 5 August 2014).</w:t>
      </w:r>
    </w:p>
    <w:p w14:paraId="4863261E" w14:textId="77777777" w:rsidR="00C21CB8" w:rsidRDefault="00C21CB8" w:rsidP="00C21CB8">
      <w:pPr>
        <w:pStyle w:val="Bibliography"/>
      </w:pPr>
      <w:r>
        <w:t xml:space="preserve">Dittmer, J. 2010. Textual and Discourse Analysis. In </w:t>
      </w:r>
      <w:r>
        <w:rPr>
          <w:i/>
          <w:iCs/>
        </w:rPr>
        <w:t>The SAGE Handbook of Qualitative Geography</w:t>
      </w:r>
      <w:r>
        <w:t xml:space="preserve">, eds. D. </w:t>
      </w:r>
      <w:proofErr w:type="spellStart"/>
      <w:r>
        <w:t>DeLyser</w:t>
      </w:r>
      <w:proofErr w:type="spellEnd"/>
      <w:r>
        <w:t xml:space="preserve">, S. Herbert, S. Aitken, M. </w:t>
      </w:r>
      <w:proofErr w:type="spellStart"/>
      <w:r>
        <w:t>Crang</w:t>
      </w:r>
      <w:proofErr w:type="spellEnd"/>
      <w:r>
        <w:t>, and L. McDowell, 274–286. Thousand Oaks, CA: Sage Publications.</w:t>
      </w:r>
    </w:p>
    <w:p w14:paraId="1EBA1714" w14:textId="77777777" w:rsidR="00C21CB8" w:rsidRDefault="00C21CB8" w:rsidP="00C21CB8">
      <w:pPr>
        <w:pStyle w:val="Bibliography"/>
      </w:pPr>
      <w:proofErr w:type="spellStart"/>
      <w:r>
        <w:t>Doel</w:t>
      </w:r>
      <w:proofErr w:type="spellEnd"/>
      <w:r>
        <w:t xml:space="preserve">, M. 2010. Analyzing Cultural Texts. In </w:t>
      </w:r>
      <w:r>
        <w:rPr>
          <w:i/>
          <w:iCs/>
        </w:rPr>
        <w:t>Key Methods in Geography</w:t>
      </w:r>
      <w:r>
        <w:t>, eds. N. Clifford, S. French, and G. Valentine, 485–496. Los Angeles: Sage Publications.</w:t>
      </w:r>
    </w:p>
    <w:p w14:paraId="64142D5C" w14:textId="77777777" w:rsidR="00C21CB8" w:rsidRDefault="00C21CB8" w:rsidP="00C21CB8">
      <w:pPr>
        <w:pStyle w:val="Bibliography"/>
      </w:pPr>
      <w:r>
        <w:t xml:space="preserve">Elwood, S. 2006. Beyond cooptation or resistance: urban spatial politics, community organizations, and GIS-based spatial narratives. </w:t>
      </w:r>
      <w:r>
        <w:rPr>
          <w:i/>
          <w:iCs/>
        </w:rPr>
        <w:t>Annals of the Association of American Geographers</w:t>
      </w:r>
      <w:r>
        <w:t xml:space="preserve"> 96 (2):323–341.</w:t>
      </w:r>
    </w:p>
    <w:p w14:paraId="751D0D1E" w14:textId="77777777" w:rsidR="00C21CB8" w:rsidRDefault="00C21CB8" w:rsidP="00C21CB8">
      <w:pPr>
        <w:pStyle w:val="Bibliography"/>
      </w:pPr>
      <w:r>
        <w:t xml:space="preserve">———. 2010. Geographic Information Science: Emerging Research on the Societal Implications of the Geospatial Web. </w:t>
      </w:r>
      <w:r>
        <w:rPr>
          <w:i/>
          <w:iCs/>
        </w:rPr>
        <w:t>Progress in Human Geography</w:t>
      </w:r>
      <w:r>
        <w:t xml:space="preserve"> 34 (3):349–357.</w:t>
      </w:r>
    </w:p>
    <w:p w14:paraId="768D2AE9" w14:textId="77777777" w:rsidR="00C21CB8" w:rsidRDefault="00C21CB8" w:rsidP="00C21CB8">
      <w:pPr>
        <w:pStyle w:val="Bibliography"/>
      </w:pPr>
      <w:r>
        <w:t xml:space="preserve">———. 2009. Multiple Representations, Significations, and Epistemologies in Community-based GIS. In </w:t>
      </w:r>
      <w:r>
        <w:rPr>
          <w:i/>
          <w:iCs/>
        </w:rPr>
        <w:t>Qualitative GIS: A Mixed-Methods Approach</w:t>
      </w:r>
      <w:r>
        <w:t>, eds. M. Cope and S. Elwood, 57–74. Thousand Oaks, CA: Sage Publications.</w:t>
      </w:r>
    </w:p>
    <w:p w14:paraId="20B425F5" w14:textId="77777777" w:rsidR="00C21CB8" w:rsidRDefault="00C21CB8" w:rsidP="00C21CB8">
      <w:pPr>
        <w:pStyle w:val="Bibliography"/>
      </w:pPr>
      <w:r>
        <w:t xml:space="preserve">Elwood, S., M. </w:t>
      </w:r>
      <w:proofErr w:type="spellStart"/>
      <w:r>
        <w:t>Goodchild</w:t>
      </w:r>
      <w:proofErr w:type="spellEnd"/>
      <w:r>
        <w:t xml:space="preserve">, and D. Sui. 2011. Researching Volunteered Geographic Information: Spatial Data, Geographic Research, and New Social Practice. </w:t>
      </w:r>
      <w:r>
        <w:rPr>
          <w:i/>
          <w:iCs/>
        </w:rPr>
        <w:t>Annals of the Association of American Geographers</w:t>
      </w:r>
      <w:r>
        <w:t xml:space="preserve"> 102 (3):571–590.</w:t>
      </w:r>
    </w:p>
    <w:p w14:paraId="3A20DE7A" w14:textId="77777777" w:rsidR="00C21CB8" w:rsidRDefault="00C21CB8" w:rsidP="00C21CB8">
      <w:pPr>
        <w:pStyle w:val="Bibliography"/>
      </w:pPr>
      <w:r>
        <w:t xml:space="preserve">Elwood, S., and A. </w:t>
      </w:r>
      <w:proofErr w:type="spellStart"/>
      <w:r>
        <w:t>Leszczynski</w:t>
      </w:r>
      <w:proofErr w:type="spellEnd"/>
      <w:r>
        <w:t xml:space="preserve">. 2012. New Spatial Media, New Knowledge Politics. </w:t>
      </w:r>
      <w:r>
        <w:rPr>
          <w:i/>
          <w:iCs/>
        </w:rPr>
        <w:t>Transactions of the Institute of British Geographers</w:t>
      </w:r>
      <w:r>
        <w:t>.</w:t>
      </w:r>
    </w:p>
    <w:p w14:paraId="1A03CA2F" w14:textId="77777777" w:rsidR="00C21CB8" w:rsidRDefault="00C21CB8" w:rsidP="00C21CB8">
      <w:pPr>
        <w:pStyle w:val="Bibliography"/>
      </w:pPr>
      <w:proofErr w:type="spellStart"/>
      <w:r>
        <w:t>Feenberg</w:t>
      </w:r>
      <w:proofErr w:type="spellEnd"/>
      <w:r>
        <w:t xml:space="preserve">, A. 1999. </w:t>
      </w:r>
      <w:r>
        <w:rPr>
          <w:i/>
          <w:iCs/>
        </w:rPr>
        <w:t>Questioning Technology</w:t>
      </w:r>
      <w:r>
        <w:t>. New York: Routledge.</w:t>
      </w:r>
    </w:p>
    <w:p w14:paraId="1E703B14" w14:textId="77777777" w:rsidR="00C21CB8" w:rsidRDefault="00C21CB8" w:rsidP="00C21CB8">
      <w:pPr>
        <w:pStyle w:val="Bibliography"/>
      </w:pPr>
      <w:r>
        <w:t xml:space="preserve">Fernandez-Maldonado, A. M. 2004. Public Internet Cabins and the Digital Divide in Developing World Megacities: A Case Study of Lima. In </w:t>
      </w:r>
      <w:r>
        <w:rPr>
          <w:i/>
          <w:iCs/>
        </w:rPr>
        <w:t xml:space="preserve">The </w:t>
      </w:r>
      <w:proofErr w:type="spellStart"/>
      <w:r>
        <w:rPr>
          <w:i/>
          <w:iCs/>
        </w:rPr>
        <w:t>Cybercities</w:t>
      </w:r>
      <w:proofErr w:type="spellEnd"/>
      <w:r>
        <w:rPr>
          <w:i/>
          <w:iCs/>
        </w:rPr>
        <w:t xml:space="preserve"> Reader</w:t>
      </w:r>
      <w:r>
        <w:t>, ed. S. Graham, 314–319. New York: Routledge.</w:t>
      </w:r>
    </w:p>
    <w:p w14:paraId="5297251D" w14:textId="77777777" w:rsidR="00C21CB8" w:rsidRDefault="00C21CB8" w:rsidP="00C21CB8">
      <w:pPr>
        <w:pStyle w:val="Bibliography"/>
      </w:pPr>
      <w:r>
        <w:lastRenderedPageBreak/>
        <w:t xml:space="preserve">Fischer, C. S. 1994. </w:t>
      </w:r>
      <w:r>
        <w:rPr>
          <w:i/>
          <w:iCs/>
        </w:rPr>
        <w:t>America Calling: A Social History of the Telephone to 1940</w:t>
      </w:r>
      <w:r>
        <w:t>. University of California Press.</w:t>
      </w:r>
    </w:p>
    <w:p w14:paraId="0B77A1E1" w14:textId="77777777" w:rsidR="00C21CB8" w:rsidRDefault="00C21CB8" w:rsidP="00C21CB8">
      <w:pPr>
        <w:pStyle w:val="Bibliography"/>
      </w:pPr>
      <w:r>
        <w:t xml:space="preserve">Fuchs, C., and S. </w:t>
      </w:r>
      <w:proofErr w:type="spellStart"/>
      <w:r>
        <w:t>Sevignani</w:t>
      </w:r>
      <w:proofErr w:type="spellEnd"/>
      <w:r>
        <w:t xml:space="preserve">. 2013. What </w:t>
      </w:r>
      <w:proofErr w:type="gramStart"/>
      <w:r>
        <w:t>Is</w:t>
      </w:r>
      <w:proofErr w:type="gramEnd"/>
      <w:r>
        <w:t xml:space="preserve"> digital </w:t>
      </w:r>
      <w:proofErr w:type="spellStart"/>
      <w:r>
        <w:t>labour</w:t>
      </w:r>
      <w:proofErr w:type="spellEnd"/>
      <w:r>
        <w:t xml:space="preserve">? What </w:t>
      </w:r>
      <w:proofErr w:type="gramStart"/>
      <w:r>
        <w:t>Is</w:t>
      </w:r>
      <w:proofErr w:type="gramEnd"/>
      <w:r>
        <w:t xml:space="preserve"> digital work? What’s their difference? And why do these questions matter for understanding social media? </w:t>
      </w:r>
      <w:proofErr w:type="spellStart"/>
      <w:proofErr w:type="gramStart"/>
      <w:r>
        <w:rPr>
          <w:i/>
          <w:iCs/>
        </w:rPr>
        <w:t>tripleC</w:t>
      </w:r>
      <w:proofErr w:type="spellEnd"/>
      <w:proofErr w:type="gramEnd"/>
      <w:r>
        <w:t xml:space="preserve"> 11 (2):237–293.</w:t>
      </w:r>
    </w:p>
    <w:p w14:paraId="0789EE23" w14:textId="77777777" w:rsidR="00C21CB8" w:rsidRDefault="00C21CB8" w:rsidP="00C21CB8">
      <w:pPr>
        <w:pStyle w:val="Bibliography"/>
      </w:pPr>
      <w:proofErr w:type="gramStart"/>
      <w:r>
        <w:t>Gao</w:t>
      </w:r>
      <w:proofErr w:type="gramEnd"/>
      <w:r>
        <w:t xml:space="preserve">, H., G. </w:t>
      </w:r>
      <w:proofErr w:type="spellStart"/>
      <w:r>
        <w:t>Barbier</w:t>
      </w:r>
      <w:proofErr w:type="spellEnd"/>
      <w:r>
        <w:t xml:space="preserve">, and R. </w:t>
      </w:r>
      <w:proofErr w:type="spellStart"/>
      <w:r>
        <w:t>Goolsby</w:t>
      </w:r>
      <w:proofErr w:type="spellEnd"/>
      <w:r>
        <w:t xml:space="preserve">. 2010. Harnessing the Crowdsourcing Power of Social Media for Disaster Relief. </w:t>
      </w:r>
      <w:r>
        <w:rPr>
          <w:i/>
          <w:iCs/>
        </w:rPr>
        <w:t>Intelligent Systems, IEEE</w:t>
      </w:r>
      <w:r>
        <w:t xml:space="preserve"> 25 (4):10–14.</w:t>
      </w:r>
    </w:p>
    <w:p w14:paraId="51816D6F" w14:textId="77777777" w:rsidR="00C21CB8" w:rsidRDefault="00C21CB8" w:rsidP="00C21CB8">
      <w:pPr>
        <w:pStyle w:val="Bibliography"/>
      </w:pPr>
      <w:r>
        <w:t xml:space="preserve">Gilbert, M. 2010. Theorizing Digital and Urban Inequalities. </w:t>
      </w:r>
      <w:r>
        <w:rPr>
          <w:i/>
          <w:iCs/>
        </w:rPr>
        <w:t>Information, Communication &amp; Society</w:t>
      </w:r>
      <w:r>
        <w:t xml:space="preserve"> 13 (7):1000–1018.</w:t>
      </w:r>
    </w:p>
    <w:p w14:paraId="6D50286B" w14:textId="77777777" w:rsidR="00C21CB8" w:rsidRDefault="00C21CB8" w:rsidP="00C21CB8">
      <w:pPr>
        <w:pStyle w:val="Bibliography"/>
      </w:pPr>
      <w:r>
        <w:t xml:space="preserve">Graham, M. 2008. Warped geographies of development: The internet and theories of economic development. </w:t>
      </w:r>
      <w:r>
        <w:rPr>
          <w:i/>
          <w:iCs/>
        </w:rPr>
        <w:t>Geography Compass</w:t>
      </w:r>
      <w:r>
        <w:t xml:space="preserve"> 2 (3):771–789.</w:t>
      </w:r>
    </w:p>
    <w:p w14:paraId="372B7CB2" w14:textId="77777777" w:rsidR="00C21CB8" w:rsidRDefault="00C21CB8" w:rsidP="00C21CB8">
      <w:pPr>
        <w:pStyle w:val="Bibliography"/>
      </w:pPr>
      <w:r>
        <w:t xml:space="preserve">Graham, M., S. Hale, and M. Stephens. 2011. </w:t>
      </w:r>
      <w:r>
        <w:rPr>
          <w:i/>
          <w:iCs/>
        </w:rPr>
        <w:t>Geographies of the World’s Knowledge</w:t>
      </w:r>
      <w:r>
        <w:t xml:space="preserve">. London: </w:t>
      </w:r>
      <w:proofErr w:type="spellStart"/>
      <w:r>
        <w:t>Convoco</w:t>
      </w:r>
      <w:proofErr w:type="spellEnd"/>
      <w:r>
        <w:t>!</w:t>
      </w:r>
    </w:p>
    <w:p w14:paraId="1A5B7AD4" w14:textId="77777777" w:rsidR="00C21CB8" w:rsidRDefault="00C21CB8" w:rsidP="00C21CB8">
      <w:pPr>
        <w:pStyle w:val="Bibliography"/>
      </w:pPr>
      <w:proofErr w:type="spellStart"/>
      <w:r>
        <w:t>Haklay</w:t>
      </w:r>
      <w:proofErr w:type="spellEnd"/>
      <w:r>
        <w:t xml:space="preserve">, M. 2013. </w:t>
      </w:r>
      <w:proofErr w:type="spellStart"/>
      <w:r>
        <w:t>Neogeography</w:t>
      </w:r>
      <w:proofErr w:type="spellEnd"/>
      <w:r>
        <w:t xml:space="preserve"> and the delusion of </w:t>
      </w:r>
      <w:proofErr w:type="spellStart"/>
      <w:r>
        <w:t>democratisation</w:t>
      </w:r>
      <w:proofErr w:type="spellEnd"/>
      <w:r>
        <w:t xml:space="preserve">. </w:t>
      </w:r>
      <w:r>
        <w:rPr>
          <w:i/>
          <w:iCs/>
        </w:rPr>
        <w:t>Environment and Planning A</w:t>
      </w:r>
      <w:r>
        <w:t xml:space="preserve"> 45 (1):55–69.</w:t>
      </w:r>
    </w:p>
    <w:p w14:paraId="4283D967" w14:textId="77777777" w:rsidR="00C21CB8" w:rsidRDefault="00C21CB8" w:rsidP="00C21CB8">
      <w:pPr>
        <w:pStyle w:val="Bibliography"/>
      </w:pPr>
      <w:r>
        <w:t xml:space="preserve">Hands, J. 2011. </w:t>
      </w:r>
      <w:r>
        <w:rPr>
          <w:i/>
          <w:iCs/>
        </w:rPr>
        <w:t>@ Is for Activism</w:t>
      </w:r>
      <w:r>
        <w:t>. New York: Pluto Press.</w:t>
      </w:r>
    </w:p>
    <w:p w14:paraId="57381BB5" w14:textId="77777777" w:rsidR="00C21CB8" w:rsidRDefault="00C21CB8" w:rsidP="00C21CB8">
      <w:pPr>
        <w:pStyle w:val="Bibliography"/>
      </w:pPr>
      <w:r>
        <w:t xml:space="preserve">Harvard Program on Humanitarian Policy and Conflict Research. 2012. Live Web Seminar 49: Monitoring Humanitarian Crises in the Digital Age: Crisis Mapping, Crowdsourcing, and Satellite Imagery. </w:t>
      </w:r>
      <w:r>
        <w:rPr>
          <w:i/>
          <w:iCs/>
        </w:rPr>
        <w:t>Harvard Program on Humanitarian University Policy and Conflict Research</w:t>
      </w:r>
      <w:r>
        <w:t>. http://hpcrresearch.org/events/live-web-seminar-49-monitoring-humanitarian-crises-digital-age-crisis-mapping-crowdsourcing-4 (last accessed 20 October 2013).</w:t>
      </w:r>
    </w:p>
    <w:p w14:paraId="1E8BE00C" w14:textId="77777777" w:rsidR="00C21CB8" w:rsidRDefault="00C21CB8" w:rsidP="00C21CB8">
      <w:pPr>
        <w:pStyle w:val="Bibliography"/>
      </w:pPr>
      <w:proofErr w:type="spellStart"/>
      <w:r>
        <w:t>Hesse</w:t>
      </w:r>
      <w:proofErr w:type="spellEnd"/>
      <w:r>
        <w:t xml:space="preserve">, M. 2010. Crisis mapping brings online tool to Haitian disaster relief effort. </w:t>
      </w:r>
      <w:r>
        <w:rPr>
          <w:i/>
          <w:iCs/>
        </w:rPr>
        <w:t>The Washington Post</w:t>
      </w:r>
      <w:r>
        <w:t>. http://www.washingtonpost.com/wp-dyn/content/article/2010/01/15/AR2010011502650.html (last accessed 22 November 2010).</w:t>
      </w:r>
    </w:p>
    <w:p w14:paraId="771EF869" w14:textId="77777777" w:rsidR="00C21CB8" w:rsidRDefault="00C21CB8" w:rsidP="00C21CB8">
      <w:pPr>
        <w:pStyle w:val="Bibliography"/>
      </w:pPr>
      <w:r>
        <w:t xml:space="preserve">Howard, P. 2007. Testing the Leap-frog Hypothesis: The Impact of Existing Infrastructure and Telecommunications Policy on the Global Digital Divide. </w:t>
      </w:r>
      <w:r>
        <w:rPr>
          <w:i/>
          <w:iCs/>
        </w:rPr>
        <w:t>Information, Communication &amp; Society</w:t>
      </w:r>
      <w:r>
        <w:t xml:space="preserve"> 10 (2):133–157.</w:t>
      </w:r>
    </w:p>
    <w:p w14:paraId="7A2CBBFE" w14:textId="77777777" w:rsidR="00C21CB8" w:rsidRDefault="00C21CB8" w:rsidP="00C21CB8">
      <w:pPr>
        <w:pStyle w:val="Bibliography"/>
      </w:pPr>
      <w:r>
        <w:t xml:space="preserve">Howe, J. 2006. The Rise of Crowdsourcing. </w:t>
      </w:r>
      <w:r>
        <w:rPr>
          <w:i/>
          <w:iCs/>
        </w:rPr>
        <w:t>Wired</w:t>
      </w:r>
      <w:r>
        <w:t>. http://www.wired.com/wired/archive/14.06/crowds_pr.html (last accessed 10 May 2013).</w:t>
      </w:r>
    </w:p>
    <w:p w14:paraId="2134F630" w14:textId="77777777" w:rsidR="00C21CB8" w:rsidRDefault="00C21CB8" w:rsidP="00C21CB8">
      <w:pPr>
        <w:pStyle w:val="Bibliography"/>
      </w:pPr>
      <w:r>
        <w:t xml:space="preserve">Hyndman, J. 2009. Acts of Aid: Neoliberalism in a War Zone. </w:t>
      </w:r>
      <w:r>
        <w:rPr>
          <w:i/>
          <w:iCs/>
        </w:rPr>
        <w:t>Antipode</w:t>
      </w:r>
      <w:r>
        <w:t xml:space="preserve"> 41 (5):867–889.</w:t>
      </w:r>
    </w:p>
    <w:p w14:paraId="07D54D1B" w14:textId="77777777" w:rsidR="00C21CB8" w:rsidRDefault="00C21CB8" w:rsidP="00C21CB8">
      <w:pPr>
        <w:pStyle w:val="Bibliography"/>
      </w:pPr>
      <w:proofErr w:type="spellStart"/>
      <w:r>
        <w:t>Jarmolowski</w:t>
      </w:r>
      <w:proofErr w:type="spellEnd"/>
      <w:r>
        <w:t xml:space="preserve">, M. 2012. Psychological Support during SBTF Crisis Mapping Deployments. </w:t>
      </w:r>
      <w:r>
        <w:rPr>
          <w:i/>
          <w:iCs/>
        </w:rPr>
        <w:t>Standby Task Force</w:t>
      </w:r>
      <w:r>
        <w:t>. http://blog.standbytaskforce.com/psychological-support-during-sbtf-crisis-mapping-deployments/ (last accessed 22 January 2013).</w:t>
      </w:r>
    </w:p>
    <w:p w14:paraId="1CFBCB18" w14:textId="77777777" w:rsidR="00C21CB8" w:rsidRDefault="00C21CB8" w:rsidP="00C21CB8">
      <w:pPr>
        <w:pStyle w:val="Bibliography"/>
      </w:pPr>
      <w:proofErr w:type="spellStart"/>
      <w:r>
        <w:t>Kitchin</w:t>
      </w:r>
      <w:proofErr w:type="spellEnd"/>
      <w:r>
        <w:t xml:space="preserve">, R. 2013. Big Data and Human Geography: Opportunities, Challenges and Risks. </w:t>
      </w:r>
      <w:r>
        <w:rPr>
          <w:i/>
          <w:iCs/>
        </w:rPr>
        <w:t>Dialogues in Human Geography</w:t>
      </w:r>
      <w:r>
        <w:t xml:space="preserve"> 79 (1):1–14.</w:t>
      </w:r>
    </w:p>
    <w:p w14:paraId="02AB19BC" w14:textId="77777777" w:rsidR="00C21CB8" w:rsidRDefault="00C21CB8" w:rsidP="00C21CB8">
      <w:pPr>
        <w:pStyle w:val="Bibliography"/>
      </w:pPr>
      <w:r>
        <w:t xml:space="preserve">———. 2014. Big Data, New Epistemologies and Paradigm Shifts. </w:t>
      </w:r>
      <w:r>
        <w:rPr>
          <w:i/>
          <w:iCs/>
        </w:rPr>
        <w:t>Big Data &amp; Society</w:t>
      </w:r>
      <w:r>
        <w:t xml:space="preserve"> 1:1–12.</w:t>
      </w:r>
    </w:p>
    <w:p w14:paraId="7906F5BE" w14:textId="77777777" w:rsidR="00C21CB8" w:rsidRDefault="00C21CB8" w:rsidP="00C21CB8">
      <w:pPr>
        <w:pStyle w:val="Bibliography"/>
      </w:pPr>
      <w:r>
        <w:lastRenderedPageBreak/>
        <w:t xml:space="preserve">Kwan, M.-P. 2007. Affecting Geospatial Technologies: Toward a Feminist Politics of Emotion. </w:t>
      </w:r>
      <w:r>
        <w:rPr>
          <w:i/>
          <w:iCs/>
        </w:rPr>
        <w:t>The Professional Geographer</w:t>
      </w:r>
      <w:r>
        <w:t xml:space="preserve"> 59 (1):22–34.</w:t>
      </w:r>
    </w:p>
    <w:p w14:paraId="1B0E7FED" w14:textId="77777777" w:rsidR="00C21CB8" w:rsidRDefault="00C21CB8" w:rsidP="00C21CB8">
      <w:pPr>
        <w:pStyle w:val="Bibliography"/>
      </w:pPr>
      <w:r>
        <w:t xml:space="preserve">———. 2002. Feminist Visualization: Re-envisioning GIS as a Method in Feminist Geographic Research. </w:t>
      </w:r>
      <w:r>
        <w:rPr>
          <w:i/>
          <w:iCs/>
        </w:rPr>
        <w:t>Annals of the Association of American Geographers</w:t>
      </w:r>
      <w:r>
        <w:t xml:space="preserve"> 92 (4):645–661.</w:t>
      </w:r>
    </w:p>
    <w:p w14:paraId="164E61EB" w14:textId="77777777" w:rsidR="00C21CB8" w:rsidRDefault="00C21CB8" w:rsidP="00C21CB8">
      <w:pPr>
        <w:pStyle w:val="Bibliography"/>
      </w:pPr>
      <w:r>
        <w:t>Leitch (@</w:t>
      </w:r>
      <w:proofErr w:type="spellStart"/>
      <w:r>
        <w:t>DanielleLeitch</w:t>
      </w:r>
      <w:proofErr w:type="spellEnd"/>
      <w:r>
        <w:t>), D. 2012. @</w:t>
      </w:r>
      <w:proofErr w:type="spellStart"/>
      <w:r>
        <w:t>nyvost</w:t>
      </w:r>
      <w:proofErr w:type="spellEnd"/>
      <w:r>
        <w:t xml:space="preserve"> Thank YOU for info and news during tough times. Helped me in Florida keep up + share w/ family in Suffolk who had no power/</w:t>
      </w:r>
      <w:proofErr w:type="spellStart"/>
      <w:r>
        <w:t>intrnet</w:t>
      </w:r>
      <w:proofErr w:type="spellEnd"/>
      <w:r>
        <w:t xml:space="preserve">. </w:t>
      </w:r>
      <w:r>
        <w:rPr>
          <w:i/>
          <w:iCs/>
        </w:rPr>
        <w:t>Twitter</w:t>
      </w:r>
      <w:r>
        <w:t>. https://twitter.com/DanielleLeitch/status/267088833743560705 (last accessed 1 November 2013).</w:t>
      </w:r>
    </w:p>
    <w:p w14:paraId="580F3E66" w14:textId="77777777" w:rsidR="00C21CB8" w:rsidRDefault="00C21CB8" w:rsidP="00C21CB8">
      <w:pPr>
        <w:pStyle w:val="Bibliography"/>
      </w:pPr>
      <w:proofErr w:type="spellStart"/>
      <w:r>
        <w:t>Leszczynski</w:t>
      </w:r>
      <w:proofErr w:type="spellEnd"/>
      <w:r>
        <w:t xml:space="preserve">, A. 2012. Situating the Geoweb in Political Economy. </w:t>
      </w:r>
      <w:r>
        <w:rPr>
          <w:i/>
          <w:iCs/>
        </w:rPr>
        <w:t>Progress in Human Geography</w:t>
      </w:r>
      <w:r>
        <w:t xml:space="preserve"> 36 (1):72–89.</w:t>
      </w:r>
    </w:p>
    <w:p w14:paraId="5BD9BA93" w14:textId="77777777" w:rsidR="00C21CB8" w:rsidRDefault="00C21CB8" w:rsidP="00C21CB8">
      <w:pPr>
        <w:pStyle w:val="Bibliography"/>
      </w:pPr>
      <w:proofErr w:type="spellStart"/>
      <w:r>
        <w:t>Letouzé</w:t>
      </w:r>
      <w:proofErr w:type="spellEnd"/>
      <w:r>
        <w:t xml:space="preserve">, E. 2012. Big Data for Development: Challenges &amp; Opportunities. </w:t>
      </w:r>
      <w:r>
        <w:rPr>
          <w:i/>
          <w:iCs/>
        </w:rPr>
        <w:t xml:space="preserve">UN Global </w:t>
      </w:r>
      <w:proofErr w:type="gramStart"/>
      <w:r>
        <w:rPr>
          <w:i/>
          <w:iCs/>
        </w:rPr>
        <w:t>Pulse</w:t>
      </w:r>
      <w:r>
        <w:t xml:space="preserve"> :47</w:t>
      </w:r>
      <w:proofErr w:type="gramEnd"/>
      <w:r>
        <w:t>.</w:t>
      </w:r>
    </w:p>
    <w:p w14:paraId="4AD78C58" w14:textId="77777777" w:rsidR="00C21CB8" w:rsidRDefault="00C21CB8" w:rsidP="00C21CB8">
      <w:pPr>
        <w:pStyle w:val="Bibliography"/>
      </w:pPr>
      <w:r>
        <w:t xml:space="preserve">Liu, S. B., A. A. </w:t>
      </w:r>
      <w:proofErr w:type="spellStart"/>
      <w:r>
        <w:t>Iacucci</w:t>
      </w:r>
      <w:proofErr w:type="spellEnd"/>
      <w:r>
        <w:t xml:space="preserve">, and P. Meier. 2010. Ushahidi Haiti and Chile: next generation crisis mapping. </w:t>
      </w:r>
      <w:r>
        <w:rPr>
          <w:i/>
          <w:iCs/>
        </w:rPr>
        <w:t>ACSM Bulletin</w:t>
      </w:r>
      <w:r>
        <w:t xml:space="preserve"> 246. http://www.webmazine.org/issues/bull246/documents/ushahidi.pdf.</w:t>
      </w:r>
    </w:p>
    <w:p w14:paraId="4A2FD7DF" w14:textId="77777777" w:rsidR="00C21CB8" w:rsidRDefault="00C21CB8" w:rsidP="00C21CB8">
      <w:pPr>
        <w:pStyle w:val="Bibliography"/>
      </w:pPr>
      <w:proofErr w:type="spellStart"/>
      <w:r>
        <w:t>Lohr</w:t>
      </w:r>
      <w:proofErr w:type="spellEnd"/>
      <w:r>
        <w:t xml:space="preserve">, S. 2013. The Origins of “Big Data”: An Etymological Detective Story. </w:t>
      </w:r>
      <w:r>
        <w:rPr>
          <w:i/>
          <w:iCs/>
        </w:rPr>
        <w:t>Bits Blog</w:t>
      </w:r>
      <w:r>
        <w:t>. http://bits.blogs.nytimes.com/2013/02/01/the-origins-of-big-data-an-etymological-detective-story/?_r=0 (last accessed 10 September 2013).</w:t>
      </w:r>
    </w:p>
    <w:p w14:paraId="28795FED" w14:textId="77777777" w:rsidR="00C21CB8" w:rsidRDefault="00C21CB8" w:rsidP="00C21CB8">
      <w:pPr>
        <w:pStyle w:val="Bibliography"/>
      </w:pPr>
      <w:proofErr w:type="spellStart"/>
      <w:r>
        <w:t>Maron</w:t>
      </w:r>
      <w:proofErr w:type="spellEnd"/>
      <w:r>
        <w:t xml:space="preserve">, M. 2010. Haiti </w:t>
      </w:r>
      <w:proofErr w:type="spellStart"/>
      <w:r>
        <w:t>OpenStreetMap</w:t>
      </w:r>
      <w:proofErr w:type="spellEnd"/>
      <w:r>
        <w:t xml:space="preserve"> Response. </w:t>
      </w:r>
      <w:r>
        <w:rPr>
          <w:i/>
          <w:iCs/>
        </w:rPr>
        <w:t>Brain Off </w:t>
      </w:r>
      <w:proofErr w:type="gramStart"/>
      <w:r>
        <w:rPr>
          <w:i/>
          <w:iCs/>
        </w:rPr>
        <w:t>::</w:t>
      </w:r>
      <w:proofErr w:type="gramEnd"/>
      <w:r>
        <w:rPr>
          <w:i/>
          <w:iCs/>
        </w:rPr>
        <w:t xml:space="preserve"> Mikel </w:t>
      </w:r>
      <w:proofErr w:type="spellStart"/>
      <w:r>
        <w:rPr>
          <w:i/>
          <w:iCs/>
        </w:rPr>
        <w:t>Maron</w:t>
      </w:r>
      <w:proofErr w:type="spellEnd"/>
      <w:r>
        <w:rPr>
          <w:i/>
          <w:iCs/>
        </w:rPr>
        <w:t> :: Building Digital Technology for Our Planet</w:t>
      </w:r>
      <w:r>
        <w:t>. http://brainoff.com/weblog/2010/01/14/1518 (last accessed 2 November 2011).</w:t>
      </w:r>
    </w:p>
    <w:p w14:paraId="5361DFBD" w14:textId="77777777" w:rsidR="00C21CB8" w:rsidRDefault="00C21CB8" w:rsidP="00C21CB8">
      <w:pPr>
        <w:pStyle w:val="Bibliography"/>
      </w:pPr>
      <w:r>
        <w:t>Mayer-</w:t>
      </w:r>
      <w:proofErr w:type="spellStart"/>
      <w:r>
        <w:t>Schönberger</w:t>
      </w:r>
      <w:proofErr w:type="spellEnd"/>
      <w:r>
        <w:t xml:space="preserve">, V., and K. </w:t>
      </w:r>
      <w:proofErr w:type="spellStart"/>
      <w:r>
        <w:t>Cukier</w:t>
      </w:r>
      <w:proofErr w:type="spellEnd"/>
      <w:r>
        <w:t xml:space="preserve">. 2013. </w:t>
      </w:r>
      <w:r>
        <w:rPr>
          <w:i/>
          <w:iCs/>
        </w:rPr>
        <w:t>Big Data: A Revolution That Will Transform How We Live, Work, and Think</w:t>
      </w:r>
      <w:r>
        <w:t>. New York: Houghton Mifflin Harcourt Publishing Company.</w:t>
      </w:r>
    </w:p>
    <w:p w14:paraId="6CD12AED" w14:textId="77777777" w:rsidR="00C21CB8" w:rsidRDefault="00C21CB8" w:rsidP="00C21CB8">
      <w:pPr>
        <w:pStyle w:val="Bibliography"/>
      </w:pPr>
      <w:r>
        <w:t xml:space="preserve">McCann, E. J. 2008. Expertise, truth, and urban policy </w:t>
      </w:r>
      <w:proofErr w:type="spellStart"/>
      <w:r>
        <w:t>mobilities</w:t>
      </w:r>
      <w:proofErr w:type="spellEnd"/>
      <w:r>
        <w:t xml:space="preserve">: global circuits of knowledge in the development of Vancouver, Canada’s “four pillar” drug strategy. </w:t>
      </w:r>
      <w:r>
        <w:rPr>
          <w:i/>
          <w:iCs/>
        </w:rPr>
        <w:t>Environment and Planning A</w:t>
      </w:r>
      <w:r>
        <w:t xml:space="preserve"> 40 (4):885–904.</w:t>
      </w:r>
    </w:p>
    <w:p w14:paraId="2F68BB10" w14:textId="77777777" w:rsidR="00C21CB8" w:rsidRDefault="00C21CB8" w:rsidP="00C21CB8">
      <w:pPr>
        <w:pStyle w:val="Bibliography"/>
      </w:pPr>
      <w:proofErr w:type="spellStart"/>
      <w:r>
        <w:t>McLafferty</w:t>
      </w:r>
      <w:proofErr w:type="spellEnd"/>
      <w:r>
        <w:t xml:space="preserve">, S. 2005. Women and GIS: Geospatial Technologies and Feminist Geographies. </w:t>
      </w:r>
      <w:proofErr w:type="spellStart"/>
      <w:r>
        <w:rPr>
          <w:i/>
          <w:iCs/>
        </w:rPr>
        <w:t>Cartographica</w:t>
      </w:r>
      <w:proofErr w:type="spellEnd"/>
      <w:r>
        <w:t xml:space="preserve"> 40 (4):37–45.</w:t>
      </w:r>
    </w:p>
    <w:p w14:paraId="5FDD1D1E" w14:textId="77777777" w:rsidR="00C21CB8" w:rsidRDefault="00C21CB8" w:rsidP="00C21CB8">
      <w:pPr>
        <w:pStyle w:val="Bibliography"/>
      </w:pPr>
      <w:r>
        <w:t xml:space="preserve">Meier, P. 2012a. Crisis Mapping in Action: How Open Source Software and Global Volunteer Networks Are Changing the World, One Map at a Time. </w:t>
      </w:r>
      <w:r>
        <w:rPr>
          <w:i/>
          <w:iCs/>
        </w:rPr>
        <w:t>Journal of Map &amp; Geography Libraries: Advances in Geospatial Information, Collections &amp; Archives</w:t>
      </w:r>
      <w:r>
        <w:t xml:space="preserve"> 8 (2):89–100.</w:t>
      </w:r>
    </w:p>
    <w:p w14:paraId="40B2EC9A" w14:textId="77777777" w:rsidR="00C21CB8" w:rsidRDefault="00C21CB8" w:rsidP="00C21CB8">
      <w:pPr>
        <w:pStyle w:val="Bibliography"/>
      </w:pPr>
      <w:r>
        <w:t xml:space="preserve">———. 2010. Haiti and the Power of Crowdsourcing. </w:t>
      </w:r>
      <w:proofErr w:type="spellStart"/>
      <w:proofErr w:type="gramStart"/>
      <w:r>
        <w:rPr>
          <w:i/>
          <w:iCs/>
        </w:rPr>
        <w:t>iRevolution</w:t>
      </w:r>
      <w:proofErr w:type="spellEnd"/>
      <w:proofErr w:type="gramEnd"/>
      <w:r>
        <w:t>. http://irevolution.net/2010/01/26/haiti-power-of-crowdsourcing/ (last accessed 8 July 2012).</w:t>
      </w:r>
    </w:p>
    <w:p w14:paraId="2B2BAE95" w14:textId="77777777" w:rsidR="00C21CB8" w:rsidRDefault="00C21CB8" w:rsidP="00C21CB8">
      <w:pPr>
        <w:pStyle w:val="Bibliography"/>
      </w:pPr>
      <w:r>
        <w:t xml:space="preserve">———. 2012b. Help Tag Tweets from Typhoon Pablo to Support UN Disaster Response! </w:t>
      </w:r>
      <w:proofErr w:type="spellStart"/>
      <w:proofErr w:type="gramStart"/>
      <w:r>
        <w:rPr>
          <w:i/>
          <w:iCs/>
        </w:rPr>
        <w:t>iRevolution</w:t>
      </w:r>
      <w:proofErr w:type="spellEnd"/>
      <w:proofErr w:type="gramEnd"/>
      <w:r>
        <w:t>. http://irevolution.net/2012/12/05/help-microtask-pablo/ (last accessed 1 November 2013).</w:t>
      </w:r>
    </w:p>
    <w:p w14:paraId="45D54D6A" w14:textId="77777777" w:rsidR="00C21CB8" w:rsidRDefault="00C21CB8" w:rsidP="00C21CB8">
      <w:pPr>
        <w:pStyle w:val="Bibliography"/>
      </w:pPr>
      <w:r>
        <w:t xml:space="preserve">Meier, P., and R. Munro. 2010. The Unprecedented Role of SMS in Disaster Response: Learning from Haiti. </w:t>
      </w:r>
      <w:r>
        <w:rPr>
          <w:i/>
          <w:iCs/>
        </w:rPr>
        <w:t>SAIS Review</w:t>
      </w:r>
      <w:r>
        <w:t xml:space="preserve"> 30 (2):91–103.</w:t>
      </w:r>
    </w:p>
    <w:p w14:paraId="2307B9B2" w14:textId="77777777" w:rsidR="00C21CB8" w:rsidRDefault="00C21CB8" w:rsidP="00C21CB8">
      <w:pPr>
        <w:pStyle w:val="Bibliography"/>
      </w:pPr>
      <w:r>
        <w:lastRenderedPageBreak/>
        <w:t xml:space="preserve">Munro, R. 2013. Crowdsourcing and the Crisis-Affected Community: Lessons Learned and </w:t>
      </w:r>
      <w:proofErr w:type="gramStart"/>
      <w:r>
        <w:t>Looking</w:t>
      </w:r>
      <w:proofErr w:type="gramEnd"/>
      <w:r>
        <w:t xml:space="preserve"> forward from Mission 4636. </w:t>
      </w:r>
      <w:r>
        <w:rPr>
          <w:i/>
          <w:iCs/>
        </w:rPr>
        <w:t>Journal of Information Retrieval</w:t>
      </w:r>
      <w:r>
        <w:t xml:space="preserve"> 16 (2):210–266.</w:t>
      </w:r>
    </w:p>
    <w:p w14:paraId="7A6BA180" w14:textId="77777777" w:rsidR="00C21CB8" w:rsidRDefault="00C21CB8" w:rsidP="00C21CB8">
      <w:pPr>
        <w:pStyle w:val="Bibliography"/>
      </w:pPr>
      <w:proofErr w:type="spellStart"/>
      <w:r>
        <w:t>Olafsson</w:t>
      </w:r>
      <w:proofErr w:type="spellEnd"/>
      <w:r>
        <w:t xml:space="preserve">, G. 2012. </w:t>
      </w:r>
      <w:r>
        <w:rPr>
          <w:i/>
          <w:iCs/>
        </w:rPr>
        <w:t>Humanitarian Response in the Age of Mass Collaboration and Networked Intelligence</w:t>
      </w:r>
      <w:r>
        <w:t>. Washington, D.C.: Woodrow Wilson International Center for Scholars. http://wilsoncenter.org/sites/default/files/VisionfortheFuture_PositionPaper_0.pdf (last accessed 8 February 2013).</w:t>
      </w:r>
    </w:p>
    <w:p w14:paraId="0E1FA26A" w14:textId="77777777" w:rsidR="00C21CB8" w:rsidRDefault="00C21CB8" w:rsidP="00C21CB8">
      <w:pPr>
        <w:pStyle w:val="Bibliography"/>
      </w:pPr>
      <w:r>
        <w:t xml:space="preserve">Pickles, J. 2004. </w:t>
      </w:r>
      <w:r>
        <w:rPr>
          <w:i/>
          <w:iCs/>
        </w:rPr>
        <w:t>A History of Spaces: Cartographic Reason, Mapping, and the Geo-coded World</w:t>
      </w:r>
      <w:r>
        <w:t>. New York: Routledge.</w:t>
      </w:r>
    </w:p>
    <w:p w14:paraId="6EA67A2C" w14:textId="77777777" w:rsidR="00C21CB8" w:rsidRDefault="00C21CB8" w:rsidP="00C21CB8">
      <w:pPr>
        <w:pStyle w:val="Bibliography"/>
      </w:pPr>
      <w:r>
        <w:t xml:space="preserve">———. 1995. Representations in an Electronic Age: Geography, GIS, and Democracy. In </w:t>
      </w:r>
      <w:r>
        <w:rPr>
          <w:i/>
          <w:iCs/>
        </w:rPr>
        <w:t>Ground Truth: The Social Implications of Geographic Information Systems</w:t>
      </w:r>
      <w:r>
        <w:t>, ed. J. Pickles, 1–30. New York: The Guilford Press.</w:t>
      </w:r>
    </w:p>
    <w:p w14:paraId="03A9D6A2" w14:textId="77777777" w:rsidR="00C21CB8" w:rsidRDefault="00C21CB8" w:rsidP="00C21CB8">
      <w:pPr>
        <w:pStyle w:val="Bibliography"/>
      </w:pPr>
      <w:r>
        <w:t xml:space="preserve">Pinch, T., and W. </w:t>
      </w:r>
      <w:proofErr w:type="spellStart"/>
      <w:r>
        <w:t>Bijker</w:t>
      </w:r>
      <w:proofErr w:type="spellEnd"/>
      <w:r>
        <w:t xml:space="preserve">. 1987. The Social Construction of Facts and Artifacts: Or How the Sociology of Science and the Sociology of Technology Might Benefit Each Other. In </w:t>
      </w:r>
      <w:r>
        <w:rPr>
          <w:i/>
          <w:iCs/>
        </w:rPr>
        <w:t>The Social Construction of Technological Systems: New Directions in the Sociology and History of Technology</w:t>
      </w:r>
      <w:r>
        <w:t xml:space="preserve">, eds. W. </w:t>
      </w:r>
      <w:proofErr w:type="spellStart"/>
      <w:r>
        <w:t>Bijker</w:t>
      </w:r>
      <w:proofErr w:type="spellEnd"/>
      <w:r>
        <w:t>, T. Hughes, and T. Pinch. Cambridge, MA: MIT Press.</w:t>
      </w:r>
    </w:p>
    <w:p w14:paraId="259BC704" w14:textId="77777777" w:rsidR="00C21CB8" w:rsidRDefault="00C21CB8" w:rsidP="00C21CB8">
      <w:pPr>
        <w:pStyle w:val="Bibliography"/>
      </w:pPr>
      <w:proofErr w:type="spellStart"/>
      <w:r>
        <w:t>Polman</w:t>
      </w:r>
      <w:proofErr w:type="spellEnd"/>
      <w:r>
        <w:t xml:space="preserve">, L. 2010. </w:t>
      </w:r>
      <w:r>
        <w:rPr>
          <w:i/>
          <w:iCs/>
        </w:rPr>
        <w:t xml:space="preserve">The Crisis Caravan: What’s </w:t>
      </w:r>
      <w:proofErr w:type="gramStart"/>
      <w:r>
        <w:rPr>
          <w:i/>
          <w:iCs/>
        </w:rPr>
        <w:t>Wrong</w:t>
      </w:r>
      <w:proofErr w:type="gramEnd"/>
      <w:r>
        <w:rPr>
          <w:i/>
          <w:iCs/>
        </w:rPr>
        <w:t xml:space="preserve"> with Humanitarian Aid?</w:t>
      </w:r>
      <w:r>
        <w:t xml:space="preserve"> Metropolitan Books.</w:t>
      </w:r>
    </w:p>
    <w:p w14:paraId="642EA6D6" w14:textId="77777777" w:rsidR="00C21CB8" w:rsidRDefault="00C21CB8" w:rsidP="00C21CB8">
      <w:pPr>
        <w:pStyle w:val="Bibliography"/>
      </w:pPr>
      <w:proofErr w:type="spellStart"/>
      <w:r>
        <w:t>Rundstrom</w:t>
      </w:r>
      <w:proofErr w:type="spellEnd"/>
      <w:r>
        <w:t xml:space="preserve">, R. A. 1995. GIS, Indigenous Peoples, and Epistemological Diversity. </w:t>
      </w:r>
      <w:r>
        <w:rPr>
          <w:i/>
          <w:iCs/>
        </w:rPr>
        <w:t>Cartography and Geographic Information Systems</w:t>
      </w:r>
      <w:r>
        <w:t xml:space="preserve"> 22 (1):45–57.</w:t>
      </w:r>
    </w:p>
    <w:p w14:paraId="6CC35D65" w14:textId="77777777" w:rsidR="00C21CB8" w:rsidRDefault="00C21CB8" w:rsidP="00C21CB8">
      <w:pPr>
        <w:pStyle w:val="Bibliography"/>
      </w:pPr>
      <w:proofErr w:type="spellStart"/>
      <w:r>
        <w:t>Schuurman</w:t>
      </w:r>
      <w:proofErr w:type="spellEnd"/>
      <w:r>
        <w:t xml:space="preserve">, N. 2000. Trouble in the heartland: GIS and its critics in the 1990s. </w:t>
      </w:r>
      <w:r>
        <w:rPr>
          <w:i/>
          <w:iCs/>
        </w:rPr>
        <w:t>Progress in Human Geography</w:t>
      </w:r>
      <w:r>
        <w:t xml:space="preserve"> 24 (4):569–590.</w:t>
      </w:r>
    </w:p>
    <w:p w14:paraId="1DE2DCFC" w14:textId="77777777" w:rsidR="00C21CB8" w:rsidRDefault="00C21CB8" w:rsidP="00C21CB8">
      <w:pPr>
        <w:pStyle w:val="Bibliography"/>
      </w:pPr>
      <w:r>
        <w:t xml:space="preserve">Sheppard, E. 2005. Knowledge production through critical GIS: genealogy and prospects. </w:t>
      </w:r>
      <w:proofErr w:type="spellStart"/>
      <w:r>
        <w:rPr>
          <w:i/>
          <w:iCs/>
        </w:rPr>
        <w:t>Cartographica</w:t>
      </w:r>
      <w:proofErr w:type="spellEnd"/>
      <w:r>
        <w:rPr>
          <w:i/>
          <w:iCs/>
        </w:rPr>
        <w:t xml:space="preserve">: The International Journal for Geographic Information and </w:t>
      </w:r>
      <w:proofErr w:type="spellStart"/>
      <w:r>
        <w:rPr>
          <w:i/>
          <w:iCs/>
        </w:rPr>
        <w:t>Geovisualization</w:t>
      </w:r>
      <w:proofErr w:type="spellEnd"/>
      <w:r>
        <w:t xml:space="preserve"> 40 (4):5–21.</w:t>
      </w:r>
    </w:p>
    <w:p w14:paraId="23447B9A" w14:textId="77777777" w:rsidR="00C21CB8" w:rsidRDefault="00C21CB8" w:rsidP="00C21CB8">
      <w:pPr>
        <w:pStyle w:val="Bibliography"/>
      </w:pPr>
      <w:r>
        <w:t xml:space="preserve">Standby Task Force. 2013. </w:t>
      </w:r>
      <w:proofErr w:type="gramStart"/>
      <w:r>
        <w:t>For</w:t>
      </w:r>
      <w:proofErr w:type="gramEnd"/>
      <w:r>
        <w:t xml:space="preserve"> Eliana... </w:t>
      </w:r>
      <w:r>
        <w:rPr>
          <w:i/>
          <w:iCs/>
        </w:rPr>
        <w:t>The Standby Task Force</w:t>
      </w:r>
      <w:r>
        <w:t>. http://blog.standbytaskforce.com/2013/04/15/for-eliana/ (last accessed 4 November 2013).</w:t>
      </w:r>
    </w:p>
    <w:p w14:paraId="15468470" w14:textId="77777777" w:rsidR="00C21CB8" w:rsidRDefault="00C21CB8" w:rsidP="00C21CB8">
      <w:pPr>
        <w:pStyle w:val="Bibliography"/>
      </w:pPr>
      <w:r>
        <w:t xml:space="preserve">Thatcher, J. 2014. Living on Fumes: Digital Footprints, Data Fumes, and the Limitations of Spatial Big Data. </w:t>
      </w:r>
      <w:r>
        <w:rPr>
          <w:i/>
          <w:iCs/>
        </w:rPr>
        <w:t>International Journal of Communication</w:t>
      </w:r>
      <w:r>
        <w:t xml:space="preserve"> 8:1765–1783.</w:t>
      </w:r>
    </w:p>
    <w:p w14:paraId="4D5366B9" w14:textId="77777777" w:rsidR="00C21CB8" w:rsidRDefault="00C21CB8" w:rsidP="00C21CB8">
      <w:pPr>
        <w:pStyle w:val="Bibliography"/>
      </w:pPr>
      <w:r>
        <w:t xml:space="preserve">United Nations Office for the Coordination of Humanitarian Affairs. 2013. </w:t>
      </w:r>
      <w:r>
        <w:rPr>
          <w:i/>
          <w:iCs/>
        </w:rPr>
        <w:t>Humanitarianism in the Network Age</w:t>
      </w:r>
      <w:r>
        <w:t xml:space="preserve">. UN Office for the Coordination of Humanitarian Affairs. https://ochanet.unocha.org/p/Documents/WEB Humanitarianism in the Network Age </w:t>
      </w:r>
      <w:proofErr w:type="spellStart"/>
      <w:proofErr w:type="gramStart"/>
      <w:r>
        <w:t>vF</w:t>
      </w:r>
      <w:proofErr w:type="spellEnd"/>
      <w:proofErr w:type="gramEnd"/>
      <w:r>
        <w:t xml:space="preserve"> single.pdf (last accessed 15 April 2013).</w:t>
      </w:r>
    </w:p>
    <w:p w14:paraId="13989D3A" w14:textId="77777777" w:rsidR="00C21CB8" w:rsidRDefault="00C21CB8" w:rsidP="00C21CB8">
      <w:pPr>
        <w:pStyle w:val="Bibliography"/>
      </w:pPr>
      <w:proofErr w:type="spellStart"/>
      <w:r>
        <w:t>Wajcman</w:t>
      </w:r>
      <w:proofErr w:type="spellEnd"/>
      <w:r>
        <w:t xml:space="preserve">, J. 1991. </w:t>
      </w:r>
      <w:r>
        <w:rPr>
          <w:i/>
          <w:iCs/>
        </w:rPr>
        <w:t>Feminism confronts technology</w:t>
      </w:r>
      <w:r>
        <w:t>. Pennsylvania State University Press.</w:t>
      </w:r>
    </w:p>
    <w:p w14:paraId="60D481A0" w14:textId="77777777" w:rsidR="00C21CB8" w:rsidRDefault="00C21CB8" w:rsidP="00C21CB8">
      <w:pPr>
        <w:pStyle w:val="Bibliography"/>
      </w:pPr>
      <w:proofErr w:type="spellStart"/>
      <w:r>
        <w:t>Weizman</w:t>
      </w:r>
      <w:proofErr w:type="spellEnd"/>
      <w:r>
        <w:t xml:space="preserve">, E. 2012. </w:t>
      </w:r>
      <w:r>
        <w:rPr>
          <w:i/>
          <w:iCs/>
        </w:rPr>
        <w:t>The Least of All Possible Evils: Humanitarian Violence from Arendt to Gaza</w:t>
      </w:r>
      <w:r>
        <w:t>. New York: Verso Books.</w:t>
      </w:r>
    </w:p>
    <w:p w14:paraId="537DC2DF" w14:textId="77777777" w:rsidR="00C21CB8" w:rsidRDefault="00C21CB8" w:rsidP="00C21CB8">
      <w:pPr>
        <w:pStyle w:val="Bibliography"/>
      </w:pPr>
      <w:r>
        <w:t xml:space="preserve">Wilson, M. W. 2011. Data matter(s): legitimacy, coding, and qualifications-of-life. </w:t>
      </w:r>
      <w:r>
        <w:rPr>
          <w:i/>
          <w:iCs/>
        </w:rPr>
        <w:t>Environment and Planning D: Society and Space</w:t>
      </w:r>
      <w:r>
        <w:t xml:space="preserve"> 29 (5):857–872.</w:t>
      </w:r>
    </w:p>
    <w:p w14:paraId="1AA9C67F" w14:textId="77777777" w:rsidR="00C21CB8" w:rsidRDefault="00C21CB8" w:rsidP="00C21CB8">
      <w:pPr>
        <w:pStyle w:val="Bibliography"/>
      </w:pPr>
      <w:r>
        <w:lastRenderedPageBreak/>
        <w:t xml:space="preserve">Winner, L. 1985. Do Artifacts Have Politics? In </w:t>
      </w:r>
      <w:r>
        <w:rPr>
          <w:i/>
          <w:iCs/>
        </w:rPr>
        <w:t>The Social Shaping of Technology</w:t>
      </w:r>
      <w:r>
        <w:t xml:space="preserve">, eds. D. </w:t>
      </w:r>
      <w:proofErr w:type="spellStart"/>
      <w:r>
        <w:t>MacKenzie</w:t>
      </w:r>
      <w:proofErr w:type="spellEnd"/>
      <w:r>
        <w:t xml:space="preserve"> and J. </w:t>
      </w:r>
      <w:proofErr w:type="spellStart"/>
      <w:r>
        <w:t>Wajcman</w:t>
      </w:r>
      <w:proofErr w:type="spellEnd"/>
      <w:r>
        <w:t>, 26–38. Philadelphia, PA: Open University Press.</w:t>
      </w:r>
    </w:p>
    <w:p w14:paraId="7E30B5AC" w14:textId="77777777" w:rsidR="00C21CB8" w:rsidRDefault="00C21CB8" w:rsidP="00C21CB8">
      <w:pPr>
        <w:pStyle w:val="Bibliography"/>
      </w:pPr>
      <w:proofErr w:type="spellStart"/>
      <w:r>
        <w:t>Ziemke</w:t>
      </w:r>
      <w:proofErr w:type="spellEnd"/>
      <w:r>
        <w:t xml:space="preserve">, J. 2012. Crisis Mapping: The Construction of a New Interdisciplinary Field? </w:t>
      </w:r>
      <w:r>
        <w:rPr>
          <w:i/>
          <w:iCs/>
        </w:rPr>
        <w:t>Journal of Map &amp; Geography Libraries: Advances in Geospatial Information, Collections &amp; Archives</w:t>
      </w:r>
      <w:r>
        <w:t xml:space="preserve"> 8 (2):101–117.</w:t>
      </w:r>
    </w:p>
    <w:p w14:paraId="2DB688E3" w14:textId="77777777" w:rsidR="00C21CB8" w:rsidRDefault="00C21CB8" w:rsidP="00C21CB8">
      <w:pPr>
        <w:pStyle w:val="Bibliography"/>
      </w:pPr>
      <w:proofErr w:type="spellStart"/>
      <w:r>
        <w:t>Zook</w:t>
      </w:r>
      <w:proofErr w:type="spellEnd"/>
      <w:r>
        <w:t xml:space="preserve">, M. 2005. </w:t>
      </w:r>
      <w:r>
        <w:rPr>
          <w:i/>
          <w:iCs/>
        </w:rPr>
        <w:t>The geography of the internet industry: venture capital, dot-coms, and local knowledge</w:t>
      </w:r>
      <w:r>
        <w:t>. Wiley-Blackwell.</w:t>
      </w:r>
    </w:p>
    <w:p w14:paraId="4EAE3A9D" w14:textId="77777777" w:rsidR="00C21CB8" w:rsidRDefault="00C21CB8" w:rsidP="00C21CB8">
      <w:pPr>
        <w:pStyle w:val="Bibliography"/>
      </w:pPr>
      <w:proofErr w:type="spellStart"/>
      <w:r>
        <w:t>Zook</w:t>
      </w:r>
      <w:proofErr w:type="spellEnd"/>
      <w:r>
        <w:t xml:space="preserve">, M., M. Graham, T. Shelton, and S. Gorman. 2010. Volunteered Geographic Information and Crowdsourcing Disaster Relief: A Case Study of the Haitian Earthquake. </w:t>
      </w:r>
      <w:r>
        <w:rPr>
          <w:i/>
          <w:iCs/>
        </w:rPr>
        <w:t>World Medical &amp; Health Policy</w:t>
      </w:r>
      <w:r>
        <w:t xml:space="preserve"> 2 (2):7–33.</w:t>
      </w:r>
    </w:p>
    <w:p w14:paraId="16E4A9F3" w14:textId="0D0B8430" w:rsidR="00707172" w:rsidRPr="00A11EEF" w:rsidRDefault="00432A65" w:rsidP="004114C4">
      <w:pPr>
        <w:pStyle w:val="Bibliography"/>
      </w:pPr>
      <w:r>
        <w:fldChar w:fldCharType="end"/>
      </w:r>
    </w:p>
    <w:sectPr w:rsidR="00707172" w:rsidRPr="00A11EE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55F14A" w14:textId="77777777" w:rsidR="00E236FE" w:rsidRDefault="00E236FE" w:rsidP="007C528D">
      <w:pPr>
        <w:spacing w:line="240" w:lineRule="auto"/>
      </w:pPr>
      <w:r>
        <w:separator/>
      </w:r>
    </w:p>
  </w:endnote>
  <w:endnote w:type="continuationSeparator" w:id="0">
    <w:p w14:paraId="7B77D810" w14:textId="77777777" w:rsidR="00E236FE" w:rsidRDefault="00E236FE" w:rsidP="007C52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BBE81B" w14:textId="77777777" w:rsidR="00E236FE" w:rsidRDefault="00E236FE" w:rsidP="007C528D">
      <w:pPr>
        <w:spacing w:line="240" w:lineRule="auto"/>
      </w:pPr>
      <w:r>
        <w:separator/>
      </w:r>
    </w:p>
  </w:footnote>
  <w:footnote w:type="continuationSeparator" w:id="0">
    <w:p w14:paraId="04F7BE5D" w14:textId="77777777" w:rsidR="00E236FE" w:rsidRDefault="00E236FE" w:rsidP="007C528D">
      <w:pPr>
        <w:spacing w:line="240" w:lineRule="auto"/>
      </w:pPr>
      <w:r>
        <w:continuationSeparator/>
      </w:r>
    </w:p>
  </w:footnote>
  <w:footnote w:id="1">
    <w:p w14:paraId="0DAEB62E" w14:textId="19B2F593" w:rsidR="009D4ADF" w:rsidRDefault="009D4ADF" w:rsidP="00187F23">
      <w:pPr>
        <w:pStyle w:val="Normal1"/>
      </w:pPr>
      <w:r w:rsidRPr="009D4ADF">
        <w:rPr>
          <w:rStyle w:val="FootnoteReference"/>
        </w:rPr>
        <w:footnoteRef/>
      </w:r>
      <w:r>
        <w:t xml:space="preserve"> Within this emerging field there is significant overlap of many related concepts, including </w:t>
      </w:r>
      <w:r>
        <w:rPr>
          <w:i/>
        </w:rPr>
        <w:t>digital humanitarianism</w:t>
      </w:r>
      <w:r w:rsidRPr="003C301D">
        <w:t xml:space="preserve">, </w:t>
      </w:r>
      <w:r>
        <w:rPr>
          <w:i/>
        </w:rPr>
        <w:t>Big Data</w:t>
      </w:r>
      <w:r w:rsidRPr="003C301D">
        <w:t xml:space="preserve">, </w:t>
      </w:r>
      <w:r>
        <w:rPr>
          <w:i/>
        </w:rPr>
        <w:t>social media</w:t>
      </w:r>
      <w:r w:rsidRPr="003C301D">
        <w:t xml:space="preserve">, </w:t>
      </w:r>
      <w:r>
        <w:t xml:space="preserve">and </w:t>
      </w:r>
      <w:r>
        <w:rPr>
          <w:i/>
        </w:rPr>
        <w:t>crowdsourcing</w:t>
      </w:r>
      <w:r>
        <w:t xml:space="preserve">, and the broader concepts of </w:t>
      </w:r>
      <w:r>
        <w:rPr>
          <w:i/>
        </w:rPr>
        <w:t>humanitarianism</w:t>
      </w:r>
      <w:r>
        <w:t xml:space="preserve"> and </w:t>
      </w:r>
      <w:r>
        <w:rPr>
          <w:i/>
        </w:rPr>
        <w:t>development</w:t>
      </w:r>
      <w:r>
        <w:t>. In this paper I seek to be clear where debates explicitly revolve around one of these ideas, although the overlap between them allows for some analytical strength in ambiguity and generalization. While each of the concepts entails different processes, people interviewed for this research project tended to use them interchangeably, which reflects the persistently slippery nature of the concepts to date.</w:t>
      </w:r>
    </w:p>
    <w:p w14:paraId="11FEE4E2" w14:textId="524A7671" w:rsidR="009D4ADF" w:rsidRDefault="009D4ADF">
      <w:pPr>
        <w:pStyle w:val="FootnoteText"/>
      </w:pPr>
    </w:p>
  </w:footnote>
  <w:footnote w:id="2">
    <w:p w14:paraId="074D1585" w14:textId="77777777" w:rsidR="009D4ADF" w:rsidRPr="00757742" w:rsidRDefault="009D4ADF" w:rsidP="00ED7677">
      <w:pPr>
        <w:pStyle w:val="FootnoteText"/>
        <w:rPr>
          <w:rFonts w:asciiTheme="majorBidi" w:hAnsiTheme="majorBidi" w:cstheme="majorBidi"/>
        </w:rPr>
      </w:pPr>
      <w:r w:rsidRPr="009D4ADF">
        <w:rPr>
          <w:rStyle w:val="FootnoteReference"/>
        </w:rPr>
        <w:footnoteRef/>
      </w:r>
      <w:r w:rsidRPr="00757742">
        <w:rPr>
          <w:rFonts w:asciiTheme="majorBidi" w:hAnsiTheme="majorBidi" w:cstheme="majorBidi"/>
        </w:rPr>
        <w:t xml:space="preserve"> To be sure, much research has shown that technologies are not determinant in their social and political implications; there is a social shaping of technology that can take their use in ways neither intended nor anticipated by those who developed them </w:t>
      </w:r>
      <w:r w:rsidRPr="00757742">
        <w:rPr>
          <w:rFonts w:asciiTheme="majorBidi" w:hAnsiTheme="majorBidi" w:cstheme="majorBidi"/>
        </w:rPr>
        <w:fldChar w:fldCharType="begin"/>
      </w:r>
      <w:r w:rsidRPr="00757742">
        <w:rPr>
          <w:rFonts w:asciiTheme="majorBidi" w:hAnsiTheme="majorBidi" w:cstheme="majorBidi"/>
        </w:rPr>
        <w:instrText xml:space="preserve"> ADDIN ZOTERO_ITEM CSL_CITATION {"citationID":"IoihnZb5","properties":{"formattedCitation":"(Elwood 2006; Fischer 1994)","plainCitation":"(Elwood 2006; Fischer 1994)"},"citationItems":[{"id":404,"uris":["http://zotero.org/users/34645/items/ICD4PZGA"],"uri":["http://zotero.org/users/34645/items/ICD4PZGA"],"itemData":{"id":404,"type":"article-journal","title":"Beyond cooptation or resistance: urban spatial politics, community organizations, and GIS-based spatial narratives","container-title":"Annals of the Association of American Geographers","page":"323–341","volume":"96","issue":"2","source":"Google Scholar","shortTitle":"Beyond cooptation or resistance","author":[{"family":"Elwood","given":"Sarah"}],"issued":{"date-parts":[["2006"]]}}},{"id":362,"uris":["http://zotero.org/users/34645/items/GAGVSTD7"],"uri":["http://zotero.org/users/34645/items/GAGVSTD7"],"itemData":{"id":362,"type":"book","title":"America Calling: A Social History of the Telephone to 1940","publisher":"University of California Press","source":"Google Scholar","ISBN":"0520086473","shortTitle":"America calling","author":[{"family":"Fischer","given":"C. S"}],"issued":{"date-parts":[["1994"]]}}}],"schema":"https://github.com/citation-style-language/schema/raw/master/csl-citation.json"} </w:instrText>
      </w:r>
      <w:r w:rsidRPr="00757742">
        <w:rPr>
          <w:rFonts w:asciiTheme="majorBidi" w:hAnsiTheme="majorBidi" w:cstheme="majorBidi"/>
        </w:rPr>
        <w:fldChar w:fldCharType="separate"/>
      </w:r>
      <w:r w:rsidRPr="00757742">
        <w:rPr>
          <w:rFonts w:asciiTheme="majorBidi" w:hAnsiTheme="majorBidi" w:cstheme="majorBidi"/>
        </w:rPr>
        <w:t>(Elwood 2006; Fischer 1994)</w:t>
      </w:r>
      <w:r w:rsidRPr="00757742">
        <w:rPr>
          <w:rFonts w:asciiTheme="majorBidi" w:hAnsiTheme="majorBidi" w:cstheme="majorBidi"/>
        </w:rPr>
        <w:fldChar w:fldCharType="end"/>
      </w:r>
      <w:r w:rsidRPr="00757742">
        <w:rPr>
          <w:rFonts w:asciiTheme="majorBidi" w:hAnsiTheme="majorBidi" w:cstheme="majorBidi"/>
        </w:rPr>
        <w:t>.</w:t>
      </w:r>
    </w:p>
  </w:footnote>
  <w:footnote w:id="3">
    <w:p w14:paraId="66EABDBF" w14:textId="6CC6D16F" w:rsidR="009D4ADF" w:rsidRPr="00757742" w:rsidRDefault="009D4ADF">
      <w:pPr>
        <w:pStyle w:val="FootnoteText"/>
        <w:rPr>
          <w:rFonts w:asciiTheme="majorBidi" w:hAnsiTheme="majorBidi" w:cstheme="majorBidi"/>
        </w:rPr>
      </w:pPr>
      <w:r w:rsidRPr="009D4ADF">
        <w:rPr>
          <w:rStyle w:val="FootnoteReference"/>
        </w:rPr>
        <w:footnoteRef/>
      </w:r>
      <w:r w:rsidRPr="00757742">
        <w:rPr>
          <w:rFonts w:asciiTheme="majorBidi" w:hAnsiTheme="majorBidi" w:cstheme="majorBidi"/>
        </w:rPr>
        <w:t xml:space="preserve"> </w:t>
      </w:r>
      <w:proofErr w:type="spellStart"/>
      <w:r w:rsidRPr="00757742">
        <w:rPr>
          <w:rFonts w:asciiTheme="majorBidi" w:hAnsiTheme="majorBidi" w:cstheme="majorBidi"/>
        </w:rPr>
        <w:t>MapAction</w:t>
      </w:r>
      <w:proofErr w:type="spellEnd"/>
      <w:r w:rsidRPr="00757742">
        <w:rPr>
          <w:rFonts w:asciiTheme="majorBidi" w:hAnsiTheme="majorBidi" w:cstheme="majorBidi"/>
        </w:rPr>
        <w:t xml:space="preserve">, founded in 2003, is often credited as one of the first digital volunteer groups </w:t>
      </w:r>
      <w:r w:rsidRPr="00757742">
        <w:rPr>
          <w:rFonts w:asciiTheme="majorBidi" w:hAnsiTheme="majorBidi" w:cstheme="majorBidi"/>
        </w:rPr>
        <w:fldChar w:fldCharType="begin"/>
      </w:r>
      <w:r w:rsidRPr="00757742">
        <w:rPr>
          <w:rFonts w:asciiTheme="majorBidi" w:hAnsiTheme="majorBidi" w:cstheme="majorBidi"/>
        </w:rPr>
        <w:instrText xml:space="preserve"> ADDIN ZOTERO_ITEM CSL_CITATION {"citationID":"K8LzTGiZ","properties":{"formattedCitation":"(Crowley and Chan 2011)","plainCitation":"(Crowley and Chan 2011)"},"citationItems":[{"id":1326,"uris":["http://zotero.org/users/34645/items/WEJSZ8BX"],"uri":["http://zotero.org/users/34645/items/WEJSZ8BX"],"itemData":{"id":1326,"type":"book","title":"Disaster relief 2.0: the future of information sharing in humanitarian emergencies","publisher":"UN Foundation &amp; Vodafone Foundation Technology Partnership","abstract":"Each major humanitarian disaster rips open a gap between the past and present, between what once was and what is now.\n\nThe 7.0 magnitude earthquake that struck less than a mile off the coast of Haiti’s capital city of Port-au-Prince in January 2010 is one of the largest sudden onset emergencies the Western hemisphere has ever seen, and it struck its poorest country. Damage from the quake collapsed poorly constructed housing and iconic government buildings alike, frequently crushing those within. It also created a chasm between what the international humanitarian community knew about Haiti prior to the quake and the reality that faced them in the quake’s aftermath.\n\nThe race to fill this information gap—to assess the damage and plan a response—is a dynamic familiar to seasoned responders to major sudden onset emergencies. After a large-scale disaster, there is always a massive effort to collect and analyze large volumes of data and distill from the chaos the critical information needed to target humanitarian aid most efficiently. But the response to the 2010 earthquake in Haiti was different.\n\nFor the first time, members of the community affected by the disaster issued pleas for help using social media and widely available mobile technologies. Around the world, thousands of ordinary citizens mobilized to aggregate, translate, and plot these pleas on maps and to organize technical efforts to support the disaster response. In one case, hundreds of geospatial information systems experts used fresh satellite imagery to rebuild missing maps of Haiti and plot a picture of the changed reality on the ground. This work—done through OpenStreetMap—became an essential element of the response, providing much of the street-level mapping data that was used for logistics and camp management.\n\n\nThe international humanitarian system was not tooled to handle these two new information fire hoses—one from the disaster-affected community and one from a mobilized swarm of global volunteers. This report seeks to understand and make recommendations for how to adapt to this new reality where collective action can lead to collective intelligence.\n\nThis work will require partnership and dialogue. Humanitarian organizations have amassed deep wisdom and experience from decades of work in the field. Yet new voices are opening the possibility of closer interactions with communities affected by disasters. And new partners are offering faster, more effective means of analyzing an ever-increasing volume and velocity of data. The challenge ahead is how to create an effective interface between these resources, and create an ecosystem where each actor understands its role.\n\nIt will not be easy. Volunteer and technical communities (V&amp;TCs) like OpenStreetMap, Ushahidi, Sahana, and CrisisMappers approach problems in ways that challenges the status quo. As organizations, some V&amp;TCs are struggling to attain financial sustainability, especially when asked to respond to successions of major disasters.\n\nThis report recommends a five-part framework for addressing these challenges:\n1. A neutral forum to surface areas of agreement and conflict between international humanitarian system and the V&amp;TCs.\n2. An innovation space where new tools and practices can be explored as experiments, allowing for the failures that are a necessary component of learning new ways of working.\n3. A deployable field team with a mandate to deploy the best available tools and practices from the V&amp;TCso the field.\n4. A research and training consortium to evaluate the work in the field and to train humanitarians and V&amp;TCs alike in the best practices for information management in a humanitarian context.\n5. A clear operational interface that outlines ways of collaborating before and during emergencies, with agreed procedures for communication, shared standards for data exchange and an understanding of roles, priorities and capabilities","URL":"http://www.globalproblems-globalsolutions-files.org/gpgs_files/pdf/2011/DisasterResponse.pdf","call-number":"0003","shortTitle":"Disaster relief 2.0: the future of information sharing in humanitarian emergencies","author":[{"family":"Crowley","given":"John"},{"family":"Chan","given":"Jennifer"}],"issued":{"date-parts":[["2011"]]}}}],"schema":"https://github.com/citation-style-language/schema/raw/master/csl-citation.json"} </w:instrText>
      </w:r>
      <w:r w:rsidRPr="00757742">
        <w:rPr>
          <w:rFonts w:asciiTheme="majorBidi" w:hAnsiTheme="majorBidi" w:cstheme="majorBidi"/>
        </w:rPr>
        <w:fldChar w:fldCharType="separate"/>
      </w:r>
      <w:r w:rsidRPr="00757742">
        <w:rPr>
          <w:rFonts w:asciiTheme="majorBidi" w:hAnsiTheme="majorBidi" w:cstheme="majorBidi"/>
        </w:rPr>
        <w:t>(Crowley and Chan 2011)</w:t>
      </w:r>
      <w:r w:rsidRPr="00757742">
        <w:rPr>
          <w:rFonts w:asciiTheme="majorBidi" w:hAnsiTheme="majorBidi" w:cstheme="majorBidi"/>
        </w:rPr>
        <w:fldChar w:fldCharType="end"/>
      </w:r>
      <w:r w:rsidRPr="00757742">
        <w:rPr>
          <w:rFonts w:asciiTheme="majorBidi" w:hAnsiTheme="majorBidi" w:cstheme="majorBidi"/>
        </w:rPr>
        <w:t>.</w:t>
      </w:r>
    </w:p>
  </w:footnote>
  <w:footnote w:id="4">
    <w:p w14:paraId="112E72D4" w14:textId="2F46BAA9" w:rsidR="009D4ADF" w:rsidRPr="00757742" w:rsidRDefault="009D4ADF">
      <w:pPr>
        <w:pStyle w:val="FootnoteText"/>
        <w:rPr>
          <w:rFonts w:asciiTheme="majorBidi" w:hAnsiTheme="majorBidi" w:cstheme="majorBidi"/>
        </w:rPr>
      </w:pPr>
      <w:r w:rsidRPr="009D4ADF">
        <w:rPr>
          <w:rStyle w:val="FootnoteReference"/>
        </w:rPr>
        <w:footnoteRef/>
      </w:r>
      <w:r w:rsidRPr="00757742">
        <w:rPr>
          <w:rFonts w:asciiTheme="majorBidi" w:hAnsiTheme="majorBidi" w:cstheme="majorBidi"/>
        </w:rPr>
        <w:t xml:space="preserve"> See: http://www.mission4636.org/</w:t>
      </w:r>
    </w:p>
  </w:footnote>
  <w:footnote w:id="5">
    <w:p w14:paraId="4F550E2B" w14:textId="14F34FAD" w:rsidR="009D4ADF" w:rsidRPr="00757742" w:rsidRDefault="009D4ADF">
      <w:pPr>
        <w:pStyle w:val="FootnoteText"/>
        <w:rPr>
          <w:rFonts w:asciiTheme="majorBidi" w:hAnsiTheme="majorBidi" w:cstheme="majorBidi"/>
        </w:rPr>
      </w:pPr>
      <w:r w:rsidRPr="009D4ADF">
        <w:rPr>
          <w:rStyle w:val="FootnoteReference"/>
        </w:rPr>
        <w:footnoteRef/>
      </w:r>
      <w:r w:rsidRPr="00757742">
        <w:rPr>
          <w:rFonts w:asciiTheme="majorBidi" w:hAnsiTheme="majorBidi" w:cstheme="majorBidi"/>
        </w:rPr>
        <w:t xml:space="preserve"> Although </w:t>
      </w:r>
      <w:proofErr w:type="spellStart"/>
      <w:r w:rsidRPr="00757742">
        <w:rPr>
          <w:rFonts w:asciiTheme="majorBidi" w:hAnsiTheme="majorBidi" w:cstheme="majorBidi"/>
        </w:rPr>
        <w:t>Letouzé</w:t>
      </w:r>
      <w:proofErr w:type="spellEnd"/>
      <w:r w:rsidRPr="00757742">
        <w:rPr>
          <w:rFonts w:asciiTheme="majorBidi" w:hAnsiTheme="majorBidi" w:cstheme="majorBidi"/>
        </w:rPr>
        <w:t xml:space="preserve"> was writing about development rather than humanitarianism, I include it in this discussion because, while the two fields differ on their operations and intellectual histories, they share many of the same underlying assumptions. </w:t>
      </w:r>
      <w:r w:rsidR="00BB0F64">
        <w:rPr>
          <w:rFonts w:asciiTheme="majorBidi" w:hAnsiTheme="majorBidi" w:cstheme="majorBidi"/>
        </w:rPr>
        <w:t>T</w:t>
      </w:r>
      <w:r w:rsidRPr="00757742">
        <w:rPr>
          <w:rFonts w:asciiTheme="majorBidi" w:hAnsiTheme="majorBidi" w:cstheme="majorBidi"/>
        </w:rPr>
        <w:t>hey share assumptions about</w:t>
      </w:r>
      <w:r w:rsidRPr="00757742">
        <w:rPr>
          <w:rStyle w:val="apple-converted-space"/>
          <w:rFonts w:asciiTheme="majorBidi" w:hAnsiTheme="majorBidi" w:cstheme="majorBidi"/>
        </w:rPr>
        <w:t> </w:t>
      </w:r>
      <w:r w:rsidRPr="00757742">
        <w:rPr>
          <w:rStyle w:val="Emphasis"/>
          <w:rFonts w:asciiTheme="majorBidi" w:hAnsiTheme="majorBidi" w:cstheme="majorBidi"/>
        </w:rPr>
        <w:t>who</w:t>
      </w:r>
      <w:r w:rsidRPr="00757742">
        <w:rPr>
          <w:rStyle w:val="apple-converted-space"/>
          <w:rFonts w:asciiTheme="majorBidi" w:hAnsiTheme="majorBidi" w:cstheme="majorBidi"/>
        </w:rPr>
        <w:t> </w:t>
      </w:r>
      <w:r w:rsidRPr="00757742">
        <w:rPr>
          <w:rFonts w:asciiTheme="majorBidi" w:hAnsiTheme="majorBidi" w:cstheme="majorBidi"/>
        </w:rPr>
        <w:t>has resources and should deliver those to</w:t>
      </w:r>
      <w:r w:rsidRPr="00757742">
        <w:rPr>
          <w:rStyle w:val="apple-converted-space"/>
          <w:rFonts w:asciiTheme="majorBidi" w:hAnsiTheme="majorBidi" w:cstheme="majorBidi"/>
        </w:rPr>
        <w:t> </w:t>
      </w:r>
      <w:r w:rsidRPr="00757742">
        <w:rPr>
          <w:rStyle w:val="Emphasis"/>
          <w:rFonts w:asciiTheme="majorBidi" w:hAnsiTheme="majorBidi" w:cstheme="majorBidi"/>
        </w:rPr>
        <w:t>whom</w:t>
      </w:r>
      <w:r w:rsidRPr="00757742">
        <w:rPr>
          <w:rFonts w:asciiTheme="majorBidi" w:hAnsiTheme="majorBidi" w:cstheme="majorBidi"/>
        </w:rPr>
        <w:t>, they are traditionally based on econom</w:t>
      </w:r>
      <w:r>
        <w:rPr>
          <w:rFonts w:asciiTheme="majorBidi" w:hAnsiTheme="majorBidi" w:cstheme="majorBidi"/>
        </w:rPr>
        <w:t>ist</w:t>
      </w:r>
      <w:r w:rsidRPr="00757742">
        <w:rPr>
          <w:rFonts w:asciiTheme="majorBidi" w:hAnsiTheme="majorBidi" w:cstheme="majorBidi"/>
        </w:rPr>
        <w:t>ic principles of resource distribution, and it can be said that their humanitarian/development situations often result from inequalities in global political economy.</w:t>
      </w:r>
      <w:r>
        <w:rPr>
          <w:rFonts w:asciiTheme="majorBidi" w:hAnsiTheme="majorBidi" w:cstheme="majorBidi"/>
        </w:rPr>
        <w:t xml:space="preserve"> In </w:t>
      </w:r>
      <w:proofErr w:type="spellStart"/>
      <w:r>
        <w:rPr>
          <w:rFonts w:asciiTheme="majorBidi" w:hAnsiTheme="majorBidi" w:cstheme="majorBidi"/>
        </w:rPr>
        <w:t>Polman’s</w:t>
      </w:r>
      <w:proofErr w:type="spellEnd"/>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95MU09ti","properties":{"formattedCitation":"(2010)","plainCitation":"(2010)"},"citationItems":[{"id":159,"uris":["http://zotero.org/users/34645/items/6FN69Z2W"],"uri":["http://zotero.org/users/34645/items/6FN69Z2W"],"itemData":{"id":159,"type":"book","title":"The Crisis Caravan: What's Wrong with Humanitarian Aid?","publisher":"Metropolitan Books","source":"Google Scholar","shortTitle":"The Crisis Caravan","author":[{"family":"Polman","given":"L."}],"issued":{"date-parts":[["2010"]]}},"suppress-author":true}],"schema":"https://github.com/citation-style-language/schema/raw/master/csl-citation.json"} </w:instrText>
      </w:r>
      <w:r>
        <w:rPr>
          <w:rFonts w:asciiTheme="majorBidi" w:hAnsiTheme="majorBidi" w:cstheme="majorBidi"/>
        </w:rPr>
        <w:fldChar w:fldCharType="separate"/>
      </w:r>
      <w:r w:rsidRPr="002C2091">
        <w:rPr>
          <w:rFonts w:ascii="Times New Roman" w:hAnsi="Times New Roman" w:cs="Times New Roman"/>
        </w:rPr>
        <w:t>(2010)</w:t>
      </w:r>
      <w:r>
        <w:rPr>
          <w:rFonts w:asciiTheme="majorBidi" w:hAnsiTheme="majorBidi" w:cstheme="majorBidi"/>
        </w:rPr>
        <w:fldChar w:fldCharType="end"/>
      </w:r>
      <w:r>
        <w:rPr>
          <w:rFonts w:asciiTheme="majorBidi" w:hAnsiTheme="majorBidi" w:cstheme="majorBidi"/>
        </w:rPr>
        <w:t xml:space="preserve"> critique of humanitarianism, for example, she often looks at organizations straddling both sides of the humanitarian-development fence.</w:t>
      </w:r>
    </w:p>
  </w:footnote>
  <w:footnote w:id="6">
    <w:p w14:paraId="41EBA11D" w14:textId="206EFD63" w:rsidR="009D4ADF" w:rsidRDefault="009D4ADF">
      <w:pPr>
        <w:pStyle w:val="FootnoteText"/>
      </w:pPr>
      <w:r w:rsidRPr="009D4ADF">
        <w:rPr>
          <w:rStyle w:val="FootnoteReference"/>
        </w:rPr>
        <w:footnoteRef/>
      </w:r>
      <w:r>
        <w:t xml:space="preserve"> </w:t>
      </w:r>
      <w:r>
        <w:rPr>
          <w:rFonts w:ascii="Times New Roman" w:hAnsi="Times New Roman" w:cs="Times New Roman"/>
        </w:rPr>
        <w:t xml:space="preserve">As </w:t>
      </w:r>
      <w:proofErr w:type="spellStart"/>
      <w:r>
        <w:rPr>
          <w:rFonts w:ascii="Times New Roman" w:hAnsi="Times New Roman" w:cs="Times New Roman"/>
        </w:rPr>
        <w:t>Kitchin</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Z2d5LOB2","properties":{"formattedCitation":"(2013)","plainCitation":"(2013)"},"citationItems":[{"id":3065,"uris":["http://zotero.org/users/34645/items/4M5TH26H"],"uri":["http://zotero.org/users/34645/items/4M5TH26H"],"itemData":{"id":3065,"type":"article-journal","title":"Big Data and Human Geography: Opportunities, Challenges and Risks","container-title":"Dialogues in Human Geography","page":"1-14","volume":"79","issue":"1","author":[{"family":"Kitchin","given":"Rob"}],"issued":{"date-parts":[["2013"]]}},"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013)</w:t>
      </w:r>
      <w:r>
        <w:rPr>
          <w:rFonts w:ascii="Times New Roman" w:hAnsi="Times New Roman" w:cs="Times New Roman"/>
        </w:rPr>
        <w:fldChar w:fldCharType="end"/>
      </w:r>
      <w:r>
        <w:rPr>
          <w:rFonts w:ascii="Times New Roman" w:hAnsi="Times New Roman" w:cs="Times New Roman"/>
        </w:rPr>
        <w:t xml:space="preserve"> has noted, however, conceptualizations of Big Data are inconsistent, adopting different tenets depending on the context.</w:t>
      </w:r>
    </w:p>
  </w:footnote>
  <w:footnote w:id="7">
    <w:p w14:paraId="43D78812" w14:textId="77777777" w:rsidR="009D4ADF" w:rsidRDefault="009D4ADF" w:rsidP="00A64BDC">
      <w:pPr>
        <w:pStyle w:val="FootnoteText"/>
      </w:pPr>
      <w:r w:rsidRPr="009D4ADF">
        <w:rPr>
          <w:rStyle w:val="FootnoteReference"/>
        </w:rPr>
        <w:footnoteRef/>
      </w:r>
      <w:r>
        <w:t xml:space="preserve"> See: http://www.tomnod.com. </w:t>
      </w:r>
      <w:proofErr w:type="spellStart"/>
      <w:r>
        <w:t>Tomnod</w:t>
      </w:r>
      <w:proofErr w:type="spellEnd"/>
      <w:r>
        <w:t xml:space="preserve"> is a site that tracks a user’s contributions through a sort of individual profile. In the case of the recent “Wildfires in Australia” project, contributors sorted satellite imagery and were rewarded with increased “Cre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D507BF"/>
    <w:multiLevelType w:val="hybridMultilevel"/>
    <w:tmpl w:val="1A2098A0"/>
    <w:lvl w:ilvl="0" w:tplc="C6FC299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9437399"/>
    <w:multiLevelType w:val="hybridMultilevel"/>
    <w:tmpl w:val="07D018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BDA2FCC"/>
    <w:multiLevelType w:val="hybridMultilevel"/>
    <w:tmpl w:val="E47295D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44"/>
    <w:rsid w:val="000046BA"/>
    <w:rsid w:val="00011371"/>
    <w:rsid w:val="00012949"/>
    <w:rsid w:val="00020AC8"/>
    <w:rsid w:val="00026785"/>
    <w:rsid w:val="00026D28"/>
    <w:rsid w:val="00034C0F"/>
    <w:rsid w:val="00047CC9"/>
    <w:rsid w:val="00056E8F"/>
    <w:rsid w:val="000644E5"/>
    <w:rsid w:val="00075FB4"/>
    <w:rsid w:val="00076F0C"/>
    <w:rsid w:val="00081A2C"/>
    <w:rsid w:val="000825D9"/>
    <w:rsid w:val="00086B07"/>
    <w:rsid w:val="0008796E"/>
    <w:rsid w:val="0009632F"/>
    <w:rsid w:val="000A6D37"/>
    <w:rsid w:val="000B5059"/>
    <w:rsid w:val="000C2794"/>
    <w:rsid w:val="000C5B72"/>
    <w:rsid w:val="000C6465"/>
    <w:rsid w:val="000D40B7"/>
    <w:rsid w:val="000D5000"/>
    <w:rsid w:val="000E1E94"/>
    <w:rsid w:val="000F0D5F"/>
    <w:rsid w:val="001030DD"/>
    <w:rsid w:val="00104871"/>
    <w:rsid w:val="00105598"/>
    <w:rsid w:val="00110FDB"/>
    <w:rsid w:val="00112874"/>
    <w:rsid w:val="001261E8"/>
    <w:rsid w:val="00130C92"/>
    <w:rsid w:val="0013646E"/>
    <w:rsid w:val="00140924"/>
    <w:rsid w:val="0014479E"/>
    <w:rsid w:val="00147AB5"/>
    <w:rsid w:val="00150EA3"/>
    <w:rsid w:val="0015232C"/>
    <w:rsid w:val="00164EE7"/>
    <w:rsid w:val="0017276A"/>
    <w:rsid w:val="001764D8"/>
    <w:rsid w:val="00181BA7"/>
    <w:rsid w:val="00187F23"/>
    <w:rsid w:val="00196523"/>
    <w:rsid w:val="001970BB"/>
    <w:rsid w:val="001A3401"/>
    <w:rsid w:val="001C1DAD"/>
    <w:rsid w:val="001C4548"/>
    <w:rsid w:val="001C515F"/>
    <w:rsid w:val="001C60C9"/>
    <w:rsid w:val="001D54E7"/>
    <w:rsid w:val="001E1551"/>
    <w:rsid w:val="001E3928"/>
    <w:rsid w:val="001F03EC"/>
    <w:rsid w:val="001F5AC9"/>
    <w:rsid w:val="0020209E"/>
    <w:rsid w:val="00203B9A"/>
    <w:rsid w:val="00203FB9"/>
    <w:rsid w:val="00211B5E"/>
    <w:rsid w:val="00216172"/>
    <w:rsid w:val="002177DB"/>
    <w:rsid w:val="002223F7"/>
    <w:rsid w:val="00223E56"/>
    <w:rsid w:val="00227474"/>
    <w:rsid w:val="00230317"/>
    <w:rsid w:val="002317BF"/>
    <w:rsid w:val="00232C4A"/>
    <w:rsid w:val="0024596D"/>
    <w:rsid w:val="00251F11"/>
    <w:rsid w:val="00254D1A"/>
    <w:rsid w:val="00266394"/>
    <w:rsid w:val="00275E00"/>
    <w:rsid w:val="00282002"/>
    <w:rsid w:val="0028243B"/>
    <w:rsid w:val="00282DB4"/>
    <w:rsid w:val="002857AC"/>
    <w:rsid w:val="002867C2"/>
    <w:rsid w:val="002950C5"/>
    <w:rsid w:val="002B6D91"/>
    <w:rsid w:val="002C1871"/>
    <w:rsid w:val="002C2091"/>
    <w:rsid w:val="002C2581"/>
    <w:rsid w:val="002C7B97"/>
    <w:rsid w:val="002D7A06"/>
    <w:rsid w:val="002E4C90"/>
    <w:rsid w:val="002F1377"/>
    <w:rsid w:val="00305A85"/>
    <w:rsid w:val="0030619D"/>
    <w:rsid w:val="00313A6A"/>
    <w:rsid w:val="00322D34"/>
    <w:rsid w:val="003240EF"/>
    <w:rsid w:val="003248A0"/>
    <w:rsid w:val="003349EE"/>
    <w:rsid w:val="003365AF"/>
    <w:rsid w:val="00336CD0"/>
    <w:rsid w:val="00340538"/>
    <w:rsid w:val="00340948"/>
    <w:rsid w:val="0034382E"/>
    <w:rsid w:val="00343F1F"/>
    <w:rsid w:val="00352A0D"/>
    <w:rsid w:val="0035551B"/>
    <w:rsid w:val="00355AC3"/>
    <w:rsid w:val="00361E5E"/>
    <w:rsid w:val="00365465"/>
    <w:rsid w:val="00371011"/>
    <w:rsid w:val="00372B94"/>
    <w:rsid w:val="00374C1A"/>
    <w:rsid w:val="00374D1D"/>
    <w:rsid w:val="003A5D1F"/>
    <w:rsid w:val="003A796F"/>
    <w:rsid w:val="003B3A65"/>
    <w:rsid w:val="003B582B"/>
    <w:rsid w:val="003B63AE"/>
    <w:rsid w:val="003B7200"/>
    <w:rsid w:val="003C05A7"/>
    <w:rsid w:val="003C0B24"/>
    <w:rsid w:val="003C301D"/>
    <w:rsid w:val="003C6BFB"/>
    <w:rsid w:val="003D630A"/>
    <w:rsid w:val="003E0196"/>
    <w:rsid w:val="003E16A7"/>
    <w:rsid w:val="003E24F3"/>
    <w:rsid w:val="003E3B35"/>
    <w:rsid w:val="003E71BC"/>
    <w:rsid w:val="003F5215"/>
    <w:rsid w:val="00400134"/>
    <w:rsid w:val="00400DAE"/>
    <w:rsid w:val="00402C03"/>
    <w:rsid w:val="004114C4"/>
    <w:rsid w:val="00413CF2"/>
    <w:rsid w:val="00414669"/>
    <w:rsid w:val="004174CE"/>
    <w:rsid w:val="00424D35"/>
    <w:rsid w:val="0042628B"/>
    <w:rsid w:val="004269E9"/>
    <w:rsid w:val="00432A65"/>
    <w:rsid w:val="004361B5"/>
    <w:rsid w:val="00445593"/>
    <w:rsid w:val="004527F1"/>
    <w:rsid w:val="00455150"/>
    <w:rsid w:val="004568C6"/>
    <w:rsid w:val="00457400"/>
    <w:rsid w:val="00461B59"/>
    <w:rsid w:val="004634C0"/>
    <w:rsid w:val="0047186B"/>
    <w:rsid w:val="00472DA7"/>
    <w:rsid w:val="00475FE7"/>
    <w:rsid w:val="00476FB0"/>
    <w:rsid w:val="00496108"/>
    <w:rsid w:val="004A55A8"/>
    <w:rsid w:val="004A7FDC"/>
    <w:rsid w:val="004C1CAC"/>
    <w:rsid w:val="004C411A"/>
    <w:rsid w:val="004C517F"/>
    <w:rsid w:val="004D1F80"/>
    <w:rsid w:val="004E48A0"/>
    <w:rsid w:val="004E5B5A"/>
    <w:rsid w:val="004E6F48"/>
    <w:rsid w:val="004F2343"/>
    <w:rsid w:val="00501013"/>
    <w:rsid w:val="00506684"/>
    <w:rsid w:val="00506ADD"/>
    <w:rsid w:val="0050789A"/>
    <w:rsid w:val="0051338A"/>
    <w:rsid w:val="00515CAF"/>
    <w:rsid w:val="00521603"/>
    <w:rsid w:val="00522266"/>
    <w:rsid w:val="005237B6"/>
    <w:rsid w:val="0053297D"/>
    <w:rsid w:val="00532BE3"/>
    <w:rsid w:val="00534C6B"/>
    <w:rsid w:val="00537FF2"/>
    <w:rsid w:val="00540060"/>
    <w:rsid w:val="005405B3"/>
    <w:rsid w:val="00542225"/>
    <w:rsid w:val="005442EC"/>
    <w:rsid w:val="00545648"/>
    <w:rsid w:val="00550F85"/>
    <w:rsid w:val="005558A9"/>
    <w:rsid w:val="005630D6"/>
    <w:rsid w:val="005645EB"/>
    <w:rsid w:val="00564744"/>
    <w:rsid w:val="00565E29"/>
    <w:rsid w:val="00566683"/>
    <w:rsid w:val="00574D2F"/>
    <w:rsid w:val="005869E6"/>
    <w:rsid w:val="0059372F"/>
    <w:rsid w:val="005A0CF2"/>
    <w:rsid w:val="005A4144"/>
    <w:rsid w:val="005A47F8"/>
    <w:rsid w:val="005A6DCE"/>
    <w:rsid w:val="005B115F"/>
    <w:rsid w:val="005B5C9C"/>
    <w:rsid w:val="005B7860"/>
    <w:rsid w:val="005C0757"/>
    <w:rsid w:val="005C1DA6"/>
    <w:rsid w:val="005C3ED3"/>
    <w:rsid w:val="005C4B50"/>
    <w:rsid w:val="005D2154"/>
    <w:rsid w:val="005E2131"/>
    <w:rsid w:val="005E4162"/>
    <w:rsid w:val="005E7C48"/>
    <w:rsid w:val="005F0204"/>
    <w:rsid w:val="005F3DB2"/>
    <w:rsid w:val="00601AB8"/>
    <w:rsid w:val="00613411"/>
    <w:rsid w:val="0061787F"/>
    <w:rsid w:val="00617FE3"/>
    <w:rsid w:val="00620F7C"/>
    <w:rsid w:val="00632D0B"/>
    <w:rsid w:val="006351CA"/>
    <w:rsid w:val="00640CF3"/>
    <w:rsid w:val="0064182F"/>
    <w:rsid w:val="00643166"/>
    <w:rsid w:val="00653E37"/>
    <w:rsid w:val="00660354"/>
    <w:rsid w:val="00663DE0"/>
    <w:rsid w:val="00664770"/>
    <w:rsid w:val="00664EE2"/>
    <w:rsid w:val="00673948"/>
    <w:rsid w:val="00677D9F"/>
    <w:rsid w:val="0068025E"/>
    <w:rsid w:val="006A4B1D"/>
    <w:rsid w:val="006B4306"/>
    <w:rsid w:val="006B6681"/>
    <w:rsid w:val="006B7C1E"/>
    <w:rsid w:val="006C1526"/>
    <w:rsid w:val="006E0B44"/>
    <w:rsid w:val="006E68C4"/>
    <w:rsid w:val="006F4C66"/>
    <w:rsid w:val="0070017D"/>
    <w:rsid w:val="00707172"/>
    <w:rsid w:val="00710C60"/>
    <w:rsid w:val="00712241"/>
    <w:rsid w:val="0071596A"/>
    <w:rsid w:val="00720179"/>
    <w:rsid w:val="007232E4"/>
    <w:rsid w:val="00725F8D"/>
    <w:rsid w:val="00744B35"/>
    <w:rsid w:val="00754101"/>
    <w:rsid w:val="00757742"/>
    <w:rsid w:val="0076150A"/>
    <w:rsid w:val="0077097E"/>
    <w:rsid w:val="00770C68"/>
    <w:rsid w:val="00775F49"/>
    <w:rsid w:val="00781F35"/>
    <w:rsid w:val="00783F4F"/>
    <w:rsid w:val="007858CD"/>
    <w:rsid w:val="00786C6E"/>
    <w:rsid w:val="00795879"/>
    <w:rsid w:val="00796AFF"/>
    <w:rsid w:val="007A29CA"/>
    <w:rsid w:val="007B262B"/>
    <w:rsid w:val="007B4580"/>
    <w:rsid w:val="007B5D07"/>
    <w:rsid w:val="007C39AD"/>
    <w:rsid w:val="007C528D"/>
    <w:rsid w:val="007D2470"/>
    <w:rsid w:val="007D3C7E"/>
    <w:rsid w:val="007D5E30"/>
    <w:rsid w:val="007D638F"/>
    <w:rsid w:val="007E3245"/>
    <w:rsid w:val="007E38F5"/>
    <w:rsid w:val="00813235"/>
    <w:rsid w:val="008172BE"/>
    <w:rsid w:val="00827ADC"/>
    <w:rsid w:val="008320BD"/>
    <w:rsid w:val="0083226F"/>
    <w:rsid w:val="00834AFA"/>
    <w:rsid w:val="00834F51"/>
    <w:rsid w:val="00842FC4"/>
    <w:rsid w:val="00850693"/>
    <w:rsid w:val="00853886"/>
    <w:rsid w:val="008566D3"/>
    <w:rsid w:val="00857B8D"/>
    <w:rsid w:val="00860EFE"/>
    <w:rsid w:val="00861BF7"/>
    <w:rsid w:val="00881C2D"/>
    <w:rsid w:val="00884891"/>
    <w:rsid w:val="00884E8A"/>
    <w:rsid w:val="008A13C2"/>
    <w:rsid w:val="008A3223"/>
    <w:rsid w:val="008A5B6B"/>
    <w:rsid w:val="008B3063"/>
    <w:rsid w:val="008D0333"/>
    <w:rsid w:val="008D4D28"/>
    <w:rsid w:val="008D5123"/>
    <w:rsid w:val="008D5605"/>
    <w:rsid w:val="008E2D61"/>
    <w:rsid w:val="008E69DD"/>
    <w:rsid w:val="008F00E7"/>
    <w:rsid w:val="008F62BC"/>
    <w:rsid w:val="008F6ABA"/>
    <w:rsid w:val="00911C3E"/>
    <w:rsid w:val="00911E8A"/>
    <w:rsid w:val="009128A4"/>
    <w:rsid w:val="00913761"/>
    <w:rsid w:val="0091677D"/>
    <w:rsid w:val="00923150"/>
    <w:rsid w:val="00923D5C"/>
    <w:rsid w:val="009271BF"/>
    <w:rsid w:val="009275BD"/>
    <w:rsid w:val="00940BD4"/>
    <w:rsid w:val="00944251"/>
    <w:rsid w:val="0095737B"/>
    <w:rsid w:val="00957602"/>
    <w:rsid w:val="00962A47"/>
    <w:rsid w:val="00963E28"/>
    <w:rsid w:val="00970AD8"/>
    <w:rsid w:val="00973E3E"/>
    <w:rsid w:val="00976040"/>
    <w:rsid w:val="0097696E"/>
    <w:rsid w:val="00977129"/>
    <w:rsid w:val="009824EA"/>
    <w:rsid w:val="00986ACB"/>
    <w:rsid w:val="00987050"/>
    <w:rsid w:val="009910CB"/>
    <w:rsid w:val="00994B1F"/>
    <w:rsid w:val="0099712D"/>
    <w:rsid w:val="009B0AA2"/>
    <w:rsid w:val="009B5E53"/>
    <w:rsid w:val="009C2CCE"/>
    <w:rsid w:val="009C4D66"/>
    <w:rsid w:val="009D2E12"/>
    <w:rsid w:val="009D4ADF"/>
    <w:rsid w:val="009E33FF"/>
    <w:rsid w:val="009E4C10"/>
    <w:rsid w:val="00A0242C"/>
    <w:rsid w:val="00A11EEF"/>
    <w:rsid w:val="00A155BF"/>
    <w:rsid w:val="00A31F44"/>
    <w:rsid w:val="00A320BB"/>
    <w:rsid w:val="00A37E2A"/>
    <w:rsid w:val="00A4013B"/>
    <w:rsid w:val="00A40706"/>
    <w:rsid w:val="00A42B01"/>
    <w:rsid w:val="00A44ACE"/>
    <w:rsid w:val="00A51A90"/>
    <w:rsid w:val="00A53784"/>
    <w:rsid w:val="00A54B86"/>
    <w:rsid w:val="00A5648F"/>
    <w:rsid w:val="00A602CF"/>
    <w:rsid w:val="00A64BDC"/>
    <w:rsid w:val="00A66B63"/>
    <w:rsid w:val="00A7056E"/>
    <w:rsid w:val="00A77922"/>
    <w:rsid w:val="00A80130"/>
    <w:rsid w:val="00A81816"/>
    <w:rsid w:val="00A826BB"/>
    <w:rsid w:val="00A86C79"/>
    <w:rsid w:val="00A95D6A"/>
    <w:rsid w:val="00AA11AF"/>
    <w:rsid w:val="00AA6870"/>
    <w:rsid w:val="00AA7374"/>
    <w:rsid w:val="00AB356E"/>
    <w:rsid w:val="00AB71EA"/>
    <w:rsid w:val="00AD084F"/>
    <w:rsid w:val="00AD539C"/>
    <w:rsid w:val="00AE04D0"/>
    <w:rsid w:val="00AE49D2"/>
    <w:rsid w:val="00AE6250"/>
    <w:rsid w:val="00B005E6"/>
    <w:rsid w:val="00B02A94"/>
    <w:rsid w:val="00B0587F"/>
    <w:rsid w:val="00B25504"/>
    <w:rsid w:val="00B27B0A"/>
    <w:rsid w:val="00B33427"/>
    <w:rsid w:val="00B336B3"/>
    <w:rsid w:val="00B36092"/>
    <w:rsid w:val="00B40A1C"/>
    <w:rsid w:val="00B41037"/>
    <w:rsid w:val="00B41833"/>
    <w:rsid w:val="00B61374"/>
    <w:rsid w:val="00B75D15"/>
    <w:rsid w:val="00B77CA5"/>
    <w:rsid w:val="00B77F80"/>
    <w:rsid w:val="00B9458D"/>
    <w:rsid w:val="00BA165A"/>
    <w:rsid w:val="00BA75FE"/>
    <w:rsid w:val="00BB0F64"/>
    <w:rsid w:val="00BB112C"/>
    <w:rsid w:val="00BB1BAA"/>
    <w:rsid w:val="00BB4FF3"/>
    <w:rsid w:val="00BB7063"/>
    <w:rsid w:val="00BC267E"/>
    <w:rsid w:val="00BC4711"/>
    <w:rsid w:val="00BC4FFB"/>
    <w:rsid w:val="00BE259A"/>
    <w:rsid w:val="00BF2BEE"/>
    <w:rsid w:val="00C0361A"/>
    <w:rsid w:val="00C1158E"/>
    <w:rsid w:val="00C11BBC"/>
    <w:rsid w:val="00C127D3"/>
    <w:rsid w:val="00C16609"/>
    <w:rsid w:val="00C21CB8"/>
    <w:rsid w:val="00C22969"/>
    <w:rsid w:val="00C319E9"/>
    <w:rsid w:val="00C347DD"/>
    <w:rsid w:val="00C35C89"/>
    <w:rsid w:val="00C429DD"/>
    <w:rsid w:val="00C46DA0"/>
    <w:rsid w:val="00C51C5A"/>
    <w:rsid w:val="00C5376E"/>
    <w:rsid w:val="00C67D24"/>
    <w:rsid w:val="00C70392"/>
    <w:rsid w:val="00C72061"/>
    <w:rsid w:val="00C74DAE"/>
    <w:rsid w:val="00C77F30"/>
    <w:rsid w:val="00C87575"/>
    <w:rsid w:val="00C946C3"/>
    <w:rsid w:val="00C952DA"/>
    <w:rsid w:val="00C96832"/>
    <w:rsid w:val="00CA6105"/>
    <w:rsid w:val="00CA7DB7"/>
    <w:rsid w:val="00CC1342"/>
    <w:rsid w:val="00CC1F1E"/>
    <w:rsid w:val="00CC213A"/>
    <w:rsid w:val="00CC3ABA"/>
    <w:rsid w:val="00CD0A6C"/>
    <w:rsid w:val="00CD0E63"/>
    <w:rsid w:val="00CD2318"/>
    <w:rsid w:val="00CD56B2"/>
    <w:rsid w:val="00CE2F2A"/>
    <w:rsid w:val="00CE70B8"/>
    <w:rsid w:val="00CE7F8F"/>
    <w:rsid w:val="00CF3DF8"/>
    <w:rsid w:val="00CF4E82"/>
    <w:rsid w:val="00D0407E"/>
    <w:rsid w:val="00D21DA5"/>
    <w:rsid w:val="00D25C24"/>
    <w:rsid w:val="00D269E3"/>
    <w:rsid w:val="00D30923"/>
    <w:rsid w:val="00D31567"/>
    <w:rsid w:val="00D35028"/>
    <w:rsid w:val="00D45EFD"/>
    <w:rsid w:val="00D63AFE"/>
    <w:rsid w:val="00D72F0D"/>
    <w:rsid w:val="00D812A3"/>
    <w:rsid w:val="00D951F8"/>
    <w:rsid w:val="00DA1AF0"/>
    <w:rsid w:val="00DB0387"/>
    <w:rsid w:val="00DB3F86"/>
    <w:rsid w:val="00DB4076"/>
    <w:rsid w:val="00DB463E"/>
    <w:rsid w:val="00DC2832"/>
    <w:rsid w:val="00DD11EF"/>
    <w:rsid w:val="00DD3002"/>
    <w:rsid w:val="00DD420A"/>
    <w:rsid w:val="00DE1C91"/>
    <w:rsid w:val="00DF4793"/>
    <w:rsid w:val="00E0398A"/>
    <w:rsid w:val="00E10D57"/>
    <w:rsid w:val="00E236FE"/>
    <w:rsid w:val="00E2423E"/>
    <w:rsid w:val="00E26168"/>
    <w:rsid w:val="00E33FD6"/>
    <w:rsid w:val="00E34CD8"/>
    <w:rsid w:val="00E40C66"/>
    <w:rsid w:val="00E437F3"/>
    <w:rsid w:val="00E440A0"/>
    <w:rsid w:val="00E44284"/>
    <w:rsid w:val="00E45649"/>
    <w:rsid w:val="00E45ED3"/>
    <w:rsid w:val="00E4620D"/>
    <w:rsid w:val="00E464C1"/>
    <w:rsid w:val="00E5004C"/>
    <w:rsid w:val="00E55484"/>
    <w:rsid w:val="00E671F3"/>
    <w:rsid w:val="00E67C62"/>
    <w:rsid w:val="00E7708D"/>
    <w:rsid w:val="00E9178A"/>
    <w:rsid w:val="00E93A8F"/>
    <w:rsid w:val="00EA4527"/>
    <w:rsid w:val="00EB070B"/>
    <w:rsid w:val="00EB3906"/>
    <w:rsid w:val="00EB3DB1"/>
    <w:rsid w:val="00EC024B"/>
    <w:rsid w:val="00ED1E57"/>
    <w:rsid w:val="00ED4147"/>
    <w:rsid w:val="00ED6268"/>
    <w:rsid w:val="00ED7677"/>
    <w:rsid w:val="00EE1904"/>
    <w:rsid w:val="00EE72BB"/>
    <w:rsid w:val="00EF0ACE"/>
    <w:rsid w:val="00F00972"/>
    <w:rsid w:val="00F10E41"/>
    <w:rsid w:val="00F215BA"/>
    <w:rsid w:val="00F2220E"/>
    <w:rsid w:val="00F23F53"/>
    <w:rsid w:val="00F2637E"/>
    <w:rsid w:val="00F31106"/>
    <w:rsid w:val="00F365C8"/>
    <w:rsid w:val="00F414A7"/>
    <w:rsid w:val="00F5747F"/>
    <w:rsid w:val="00F607CD"/>
    <w:rsid w:val="00F64929"/>
    <w:rsid w:val="00F73E06"/>
    <w:rsid w:val="00F73F87"/>
    <w:rsid w:val="00F86083"/>
    <w:rsid w:val="00F97072"/>
    <w:rsid w:val="00FA008C"/>
    <w:rsid w:val="00FB080C"/>
    <w:rsid w:val="00FB5AFB"/>
    <w:rsid w:val="00FB6CB8"/>
    <w:rsid w:val="00FB708F"/>
    <w:rsid w:val="00FB77C4"/>
    <w:rsid w:val="00FC5774"/>
    <w:rsid w:val="00FD158D"/>
    <w:rsid w:val="00FF590B"/>
    <w:rsid w:val="00FF752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5FF263"/>
  <w15:docId w15:val="{92904F75-F605-481F-AF05-665D7805F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F1377"/>
    <w:pPr>
      <w:spacing w:after="0" w:line="276" w:lineRule="auto"/>
    </w:pPr>
    <w:rPr>
      <w:rFonts w:ascii="Arial" w:eastAsia="Arial" w:hAnsi="Arial" w:cs="Arial"/>
      <w:color w:val="000000"/>
    </w:rPr>
  </w:style>
  <w:style w:type="paragraph" w:styleId="Heading1">
    <w:name w:val="heading 1"/>
    <w:basedOn w:val="Normal"/>
    <w:next w:val="Normal"/>
    <w:link w:val="Heading1Char"/>
    <w:uiPriority w:val="9"/>
    <w:qFormat/>
    <w:rsid w:val="00A5648F"/>
    <w:pPr>
      <w:keepNext/>
      <w:keepLines/>
      <w:spacing w:before="240"/>
      <w:outlineLvl w:val="0"/>
    </w:pPr>
    <w:rPr>
      <w:rFonts w:ascii="Garamond" w:eastAsiaTheme="majorEastAsia" w:hAnsi="Garamond" w:cstheme="majorBidi"/>
      <w:color w:val="auto"/>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2BEE"/>
    <w:pPr>
      <w:ind w:left="720"/>
      <w:contextualSpacing/>
    </w:pPr>
  </w:style>
  <w:style w:type="character" w:styleId="CommentReference">
    <w:name w:val="annotation reference"/>
    <w:basedOn w:val="DefaultParagraphFont"/>
    <w:uiPriority w:val="99"/>
    <w:semiHidden/>
    <w:unhideWhenUsed/>
    <w:rsid w:val="009C2CCE"/>
    <w:rPr>
      <w:sz w:val="16"/>
      <w:szCs w:val="16"/>
    </w:rPr>
  </w:style>
  <w:style w:type="paragraph" w:styleId="CommentText">
    <w:name w:val="annotation text"/>
    <w:basedOn w:val="Normal"/>
    <w:link w:val="CommentTextChar"/>
    <w:uiPriority w:val="99"/>
    <w:semiHidden/>
    <w:unhideWhenUsed/>
    <w:rsid w:val="009C2CCE"/>
    <w:pPr>
      <w:spacing w:line="240" w:lineRule="auto"/>
    </w:pPr>
    <w:rPr>
      <w:sz w:val="20"/>
      <w:szCs w:val="20"/>
    </w:rPr>
  </w:style>
  <w:style w:type="character" w:customStyle="1" w:styleId="CommentTextChar">
    <w:name w:val="Comment Text Char"/>
    <w:basedOn w:val="DefaultParagraphFont"/>
    <w:link w:val="CommentText"/>
    <w:uiPriority w:val="99"/>
    <w:semiHidden/>
    <w:rsid w:val="009C2CCE"/>
    <w:rPr>
      <w:rFonts w:ascii="Arial" w:eastAsia="Arial" w:hAnsi="Arial" w:cs="Arial"/>
      <w:color w:val="000000"/>
      <w:sz w:val="20"/>
      <w:szCs w:val="20"/>
    </w:rPr>
  </w:style>
  <w:style w:type="paragraph" w:styleId="CommentSubject">
    <w:name w:val="annotation subject"/>
    <w:basedOn w:val="CommentText"/>
    <w:next w:val="CommentText"/>
    <w:link w:val="CommentSubjectChar"/>
    <w:uiPriority w:val="99"/>
    <w:semiHidden/>
    <w:unhideWhenUsed/>
    <w:rsid w:val="009C2CCE"/>
    <w:rPr>
      <w:b/>
      <w:bCs/>
    </w:rPr>
  </w:style>
  <w:style w:type="character" w:customStyle="1" w:styleId="CommentSubjectChar">
    <w:name w:val="Comment Subject Char"/>
    <w:basedOn w:val="CommentTextChar"/>
    <w:link w:val="CommentSubject"/>
    <w:uiPriority w:val="99"/>
    <w:semiHidden/>
    <w:rsid w:val="009C2CCE"/>
    <w:rPr>
      <w:rFonts w:ascii="Arial" w:eastAsia="Arial" w:hAnsi="Arial" w:cs="Arial"/>
      <w:b/>
      <w:bCs/>
      <w:color w:val="000000"/>
      <w:sz w:val="20"/>
      <w:szCs w:val="20"/>
    </w:rPr>
  </w:style>
  <w:style w:type="paragraph" w:styleId="BalloonText">
    <w:name w:val="Balloon Text"/>
    <w:basedOn w:val="Normal"/>
    <w:link w:val="BalloonTextChar"/>
    <w:uiPriority w:val="99"/>
    <w:semiHidden/>
    <w:unhideWhenUsed/>
    <w:rsid w:val="009C2CC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2CCE"/>
    <w:rPr>
      <w:rFonts w:ascii="Segoe UI" w:eastAsia="Arial" w:hAnsi="Segoe UI" w:cs="Segoe UI"/>
      <w:color w:val="000000"/>
      <w:sz w:val="18"/>
      <w:szCs w:val="18"/>
    </w:rPr>
  </w:style>
  <w:style w:type="character" w:customStyle="1" w:styleId="Heading1Char">
    <w:name w:val="Heading 1 Char"/>
    <w:basedOn w:val="DefaultParagraphFont"/>
    <w:link w:val="Heading1"/>
    <w:uiPriority w:val="9"/>
    <w:rsid w:val="00A5648F"/>
    <w:rPr>
      <w:rFonts w:ascii="Garamond" w:eastAsiaTheme="majorEastAsia" w:hAnsi="Garamond" w:cstheme="majorBidi"/>
      <w:sz w:val="32"/>
      <w:szCs w:val="32"/>
    </w:rPr>
  </w:style>
  <w:style w:type="paragraph" w:styleId="FootnoteText">
    <w:name w:val="footnote text"/>
    <w:basedOn w:val="Normal"/>
    <w:link w:val="FootnoteTextChar"/>
    <w:uiPriority w:val="99"/>
    <w:semiHidden/>
    <w:unhideWhenUsed/>
    <w:rsid w:val="007C528D"/>
    <w:pPr>
      <w:spacing w:line="240" w:lineRule="auto"/>
    </w:pPr>
    <w:rPr>
      <w:sz w:val="20"/>
      <w:szCs w:val="20"/>
    </w:rPr>
  </w:style>
  <w:style w:type="character" w:customStyle="1" w:styleId="FootnoteTextChar">
    <w:name w:val="Footnote Text Char"/>
    <w:basedOn w:val="DefaultParagraphFont"/>
    <w:link w:val="FootnoteText"/>
    <w:uiPriority w:val="99"/>
    <w:semiHidden/>
    <w:rsid w:val="007C528D"/>
    <w:rPr>
      <w:rFonts w:ascii="Arial" w:eastAsia="Arial" w:hAnsi="Arial" w:cs="Arial"/>
      <w:color w:val="000000"/>
      <w:sz w:val="20"/>
      <w:szCs w:val="20"/>
    </w:rPr>
  </w:style>
  <w:style w:type="character" w:styleId="FootnoteReference">
    <w:name w:val="footnote reference"/>
    <w:basedOn w:val="DefaultParagraphFont"/>
    <w:uiPriority w:val="99"/>
    <w:semiHidden/>
    <w:unhideWhenUsed/>
    <w:rsid w:val="007C528D"/>
    <w:rPr>
      <w:vertAlign w:val="superscript"/>
    </w:rPr>
  </w:style>
  <w:style w:type="character" w:customStyle="1" w:styleId="apple-converted-space">
    <w:name w:val="apple-converted-space"/>
    <w:basedOn w:val="DefaultParagraphFont"/>
    <w:rsid w:val="0051338A"/>
  </w:style>
  <w:style w:type="character" w:styleId="Emphasis">
    <w:name w:val="Emphasis"/>
    <w:basedOn w:val="DefaultParagraphFont"/>
    <w:uiPriority w:val="20"/>
    <w:qFormat/>
    <w:rsid w:val="0051338A"/>
    <w:rPr>
      <w:i/>
      <w:iCs/>
    </w:rPr>
  </w:style>
  <w:style w:type="paragraph" w:styleId="Title">
    <w:name w:val="Title"/>
    <w:basedOn w:val="Normal"/>
    <w:next w:val="Normal"/>
    <w:link w:val="TitleChar"/>
    <w:uiPriority w:val="10"/>
    <w:qFormat/>
    <w:rsid w:val="00E33FD6"/>
    <w:pPr>
      <w:spacing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E33FD6"/>
    <w:rPr>
      <w:rFonts w:asciiTheme="majorHAnsi" w:eastAsiaTheme="majorEastAsia" w:hAnsiTheme="majorHAnsi" w:cstheme="majorBidi"/>
      <w:spacing w:val="-10"/>
      <w:kern w:val="28"/>
      <w:sz w:val="56"/>
      <w:szCs w:val="56"/>
    </w:rPr>
  </w:style>
  <w:style w:type="paragraph" w:customStyle="1" w:styleId="quoteText">
    <w:name w:val="quoteText"/>
    <w:basedOn w:val="Normal"/>
    <w:link w:val="quoteTextChar"/>
    <w:qFormat/>
    <w:rsid w:val="00BA75FE"/>
    <w:pPr>
      <w:ind w:left="720" w:right="720"/>
      <w:jc w:val="both"/>
    </w:pPr>
    <w:rPr>
      <w:rFonts w:ascii="Times New Roman" w:hAnsi="Times New Roman" w:cs="Times New Roman"/>
      <w:sz w:val="20"/>
      <w:szCs w:val="20"/>
    </w:rPr>
  </w:style>
  <w:style w:type="character" w:customStyle="1" w:styleId="quoteTextChar">
    <w:name w:val="quoteText Char"/>
    <w:basedOn w:val="DefaultParagraphFont"/>
    <w:link w:val="quoteText"/>
    <w:rsid w:val="00BA75FE"/>
    <w:rPr>
      <w:rFonts w:ascii="Times New Roman" w:eastAsia="Arial" w:hAnsi="Times New Roman" w:cs="Times New Roman"/>
      <w:color w:val="000000"/>
      <w:sz w:val="20"/>
      <w:szCs w:val="20"/>
    </w:rPr>
  </w:style>
  <w:style w:type="paragraph" w:customStyle="1" w:styleId="Normal1">
    <w:name w:val="Normal1"/>
    <w:basedOn w:val="Normal"/>
    <w:link w:val="normalChar"/>
    <w:qFormat/>
    <w:rsid w:val="004E48A0"/>
    <w:pPr>
      <w:spacing w:after="200"/>
    </w:pPr>
    <w:rPr>
      <w:rFonts w:ascii="Times New Roman" w:hAnsi="Times New Roman" w:cs="Times New Roman"/>
    </w:rPr>
  </w:style>
  <w:style w:type="character" w:customStyle="1" w:styleId="hp">
    <w:name w:val="hp"/>
    <w:basedOn w:val="DefaultParagraphFont"/>
    <w:rsid w:val="005A47F8"/>
  </w:style>
  <w:style w:type="character" w:customStyle="1" w:styleId="normalChar">
    <w:name w:val="normal Char"/>
    <w:basedOn w:val="DefaultParagraphFont"/>
    <w:link w:val="Normal1"/>
    <w:rsid w:val="004E48A0"/>
    <w:rPr>
      <w:rFonts w:ascii="Times New Roman" w:eastAsia="Arial" w:hAnsi="Times New Roman" w:cs="Times New Roman"/>
      <w:color w:val="000000"/>
    </w:rPr>
  </w:style>
  <w:style w:type="paragraph" w:styleId="Bibliography">
    <w:name w:val="Bibliography"/>
    <w:basedOn w:val="Normal"/>
    <w:next w:val="Normal"/>
    <w:uiPriority w:val="37"/>
    <w:unhideWhenUsed/>
    <w:rsid w:val="00707172"/>
    <w:pPr>
      <w:spacing w:after="240" w:line="240" w:lineRule="auto"/>
    </w:pPr>
  </w:style>
  <w:style w:type="paragraph" w:styleId="NoSpacing">
    <w:name w:val="No Spacing"/>
    <w:uiPriority w:val="1"/>
    <w:qFormat/>
    <w:rsid w:val="000F0D5F"/>
    <w:pPr>
      <w:spacing w:after="0" w:line="240" w:lineRule="auto"/>
    </w:pPr>
    <w:rPr>
      <w:rFonts w:ascii="Arial" w:eastAsia="Arial" w:hAnsi="Arial" w:cs="Arial"/>
      <w:color w:val="000000"/>
    </w:rPr>
  </w:style>
  <w:style w:type="paragraph" w:styleId="Revision">
    <w:name w:val="Revision"/>
    <w:hidden/>
    <w:uiPriority w:val="99"/>
    <w:semiHidden/>
    <w:rsid w:val="004174CE"/>
    <w:pPr>
      <w:spacing w:after="0" w:line="240" w:lineRule="auto"/>
    </w:pPr>
    <w:rPr>
      <w:rFonts w:ascii="Arial" w:eastAsia="Arial" w:hAnsi="Arial" w:cs="Arial"/>
      <w:color w:val="000000"/>
    </w:rPr>
  </w:style>
  <w:style w:type="character" w:styleId="EndnoteReference">
    <w:name w:val="endnote reference"/>
    <w:basedOn w:val="DefaultParagraphFont"/>
    <w:uiPriority w:val="99"/>
    <w:semiHidden/>
    <w:unhideWhenUsed/>
    <w:rsid w:val="00313A6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1928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E25D9A-DBEB-44F3-A1E7-266682083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9</TotalTime>
  <Pages>19</Pages>
  <Words>21502</Words>
  <Characters>122563</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anon</cp:lastModifiedBy>
  <cp:revision>22</cp:revision>
  <cp:lastPrinted>2014-04-25T16:52:00Z</cp:lastPrinted>
  <dcterms:created xsi:type="dcterms:W3CDTF">2014-05-12T07:06:00Z</dcterms:created>
  <dcterms:modified xsi:type="dcterms:W3CDTF">2014-08-06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4HTrMwvY"/&gt;&lt;style id="http://www.zotero.org/styles/annals-of-the-association-of-american-geographers" hasBibliography="1" bibliographyStyleHasBeenSet="1"/&gt;&lt;prefs&gt;&lt;pref name="fieldType" value="F</vt:lpwstr>
  </property>
  <property fmtid="{D5CDD505-2E9C-101B-9397-08002B2CF9AE}" pid="3" name="ZOTERO_PREF_2">
    <vt:lpwstr>ield"/&gt;&lt;pref name="storeReferences" value="true"/&gt;&lt;pref name="automaticJournalAbbreviations" value="true"/&gt;&lt;pref name="noteType" value="0"/&gt;&lt;/prefs&gt;&lt;/data&gt;</vt:lpwstr>
  </property>
</Properties>
</file>